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4C6561" w14:textId="4593A96F" w:rsidR="00C6278D" w:rsidRDefault="00276870" w:rsidP="00D00BD6">
      <w:pPr>
        <w:contextualSpacing/>
        <w:jc w:val="center"/>
        <w:rPr>
          <w:sz w:val="36"/>
          <w:szCs w:val="36"/>
        </w:rPr>
      </w:pPr>
      <w:proofErr w:type="spellStart"/>
      <w:r>
        <w:rPr>
          <w:sz w:val="36"/>
          <w:szCs w:val="36"/>
        </w:rPr>
        <w:t>AO</w:t>
      </w:r>
      <w:r w:rsidR="00105CD0">
        <w:rPr>
          <w:sz w:val="36"/>
          <w:szCs w:val="36"/>
        </w:rPr>
        <w:t>VesselCNN</w:t>
      </w:r>
      <w:proofErr w:type="spellEnd"/>
      <w:r w:rsidR="005A5362">
        <w:rPr>
          <w:sz w:val="36"/>
          <w:szCs w:val="36"/>
        </w:rPr>
        <w:t xml:space="preserve"> </w:t>
      </w:r>
      <w:r w:rsidR="002F19C4" w:rsidRPr="002F19C4">
        <w:rPr>
          <w:sz w:val="36"/>
          <w:szCs w:val="36"/>
        </w:rPr>
        <w:t>Guide</w:t>
      </w:r>
    </w:p>
    <w:p w14:paraId="10D58E28" w14:textId="51EE90AF" w:rsidR="008F1A25" w:rsidRDefault="008F1A25" w:rsidP="00D00BD6">
      <w:pPr>
        <w:contextualSpacing/>
        <w:jc w:val="center"/>
        <w:rPr>
          <w:sz w:val="36"/>
          <w:szCs w:val="36"/>
        </w:rPr>
      </w:pPr>
      <w:r>
        <w:rPr>
          <w:sz w:val="36"/>
          <w:szCs w:val="36"/>
        </w:rPr>
        <w:t>Gwen Musial</w:t>
      </w:r>
      <w:r w:rsidR="00436BB1">
        <w:rPr>
          <w:sz w:val="36"/>
          <w:szCs w:val="36"/>
        </w:rPr>
        <w:t xml:space="preserve"> and Hope Queener</w:t>
      </w:r>
    </w:p>
    <w:p w14:paraId="30BD3FA1" w14:textId="77777777" w:rsidR="005A5362" w:rsidRDefault="005A5362" w:rsidP="008F1A25"/>
    <w:p w14:paraId="044058AC" w14:textId="66F0D1EE" w:rsidR="00D00BD6" w:rsidRPr="00F045FE" w:rsidRDefault="00D00BD6" w:rsidP="00E4691E">
      <w:pPr>
        <w:pStyle w:val="Heading1"/>
      </w:pPr>
      <w:r>
        <w:t>Overview</w:t>
      </w:r>
    </w:p>
    <w:p w14:paraId="644AD3C2" w14:textId="0BC9CFD8" w:rsidR="00C50219" w:rsidRDefault="0080533F" w:rsidP="008F1A25">
      <w:r>
        <w:t>Th</w:t>
      </w:r>
      <w:r w:rsidR="00C50219">
        <w:t xml:space="preserve">e </w:t>
      </w:r>
      <w:proofErr w:type="spellStart"/>
      <w:r w:rsidR="00276870">
        <w:t>AOVesselCNN</w:t>
      </w:r>
      <w:proofErr w:type="spellEnd"/>
      <w:r w:rsidR="00276870">
        <w:t xml:space="preserve"> </w:t>
      </w:r>
      <w:r>
        <w:t xml:space="preserve">Convolutional Neural Network (CNN) </w:t>
      </w:r>
      <w:r w:rsidR="00C50219">
        <w:t xml:space="preserve">was designed </w:t>
      </w:r>
      <w:r>
        <w:t xml:space="preserve">for segmenting </w:t>
      </w:r>
      <w:r w:rsidR="00C50219">
        <w:t>capillaries from perfusion images acquired by the Adaptive Optics Scanning Laser Ophthalmoscope (AOSLO) in the laboratory of Jason Porter at the University of Houston, Houston, Texas, USA. The AOSLO videos were acquired near the optic nerve to image the retinal parapapillary capillaries</w:t>
      </w:r>
      <w:r w:rsidR="005A5362">
        <w:t xml:space="preserve"> (RPCs)</w:t>
      </w:r>
      <w:r w:rsidR="00C50219">
        <w:t xml:space="preserve">. The CNN </w:t>
      </w:r>
      <w:r w:rsidR="00724FF1">
        <w:t xml:space="preserve">design </w:t>
      </w:r>
      <w:r w:rsidR="00C50219">
        <w:t>was based on the Retina-</w:t>
      </w:r>
      <w:proofErr w:type="spellStart"/>
      <w:r w:rsidR="00C50219">
        <w:t>unet</w:t>
      </w:r>
      <w:proofErr w:type="spellEnd"/>
      <w:r w:rsidR="00C50219">
        <w:t xml:space="preserve"> CNN</w:t>
      </w:r>
      <w:r>
        <w:fldChar w:fldCharType="begin" w:fldLock="1"/>
      </w:r>
      <w:r>
        <w:instrText>ADDIN CSL_CITATION {"citationItems":[{"id":"ITEM-1","itemData":{"DOI":"10.1007/978-3-319-24574-4_28","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article-journal","volume":"9351"},"uris":["http://www.mendeley.com/documents/?uuid=2edcff71-1ec7-47dc-b623-0d5121c790a4"]},{"id":"ITEM-2","itemData":{"ISBN":"0000000000","abstract":"This paper applies deep learning techniques to the retinal blood vessels segmentations based on spectral fundus images. It presents a network and training strategy that relies on the data augmentation to use the available annotated samples more efficiently. Thus, the shape, size, and arteriovenous crossing types can be used to get the evidence about the numerous eye diseases. In addition, we apply deep learning based on U-Net convolutional network for real patients' fundus images. As a result of this, we achieve high performance and its results are much better than the manual way of a skilled ophthalmologist.","author":[{"dropping-particle":"","family":"Xiancheng","given":"Wang","non-dropping-particle":"","parse-names":false,"suffix":""},{"dropping-particle":"","family":"Wei","given":"Li","non-dropping-particle":"","parse-names":false,"suffix":""},{"dropping-particle":"","family":"Bingyi","given":"Miao","non-dropping-particle":"","parse-names":false,"suffix":""},{"dropping-particle":"","family":"He","given":"Jing","non-dropping-particle":"","parse-names":false,"suffix":""},{"dropping-particle":"","family":"Jiang","given":"Zhangwei","non-dropping-particle":"","parse-names":false,"suffix":""},{"dropping-particle":"","family":"Xu","given":"Wen","non-dropping-particle":"","parse-names":false,"suffix":""},{"dropping-particle":"","family":"Ji","given":"Zhenyan","non-dropping-particle":"","parse-names":false,"suffix":""},{"dropping-particle":"","family":"Hong","given":"Gu","non-dropping-particle":"","parse-names":false,"suffix":""},{"dropping-particle":"","family":"Zhaomeng","given":"Shen","non-dropping-particle":"","parse-names":false,"suffix":""}],"container-title":"International Conference on Data Science","id":"ITEM-2","issued":{"date-parts":[["2018"]]},"page":"1-11","title":"Retina Blood Vessel Segmentation Using A U-Net Based Convolutional Neural Network","type":"article-journal","volume":"00"},"uris":["http://www.mendeley.com/documents/?uuid=be6fd3aa-a139-4acf-95b3-95a460ebfe75"]}],"mendeley":{"formattedCitation":"&lt;sup&gt;1,2&lt;/sup&gt;","plainTextFormattedCitation":"1,2","previouslyFormattedCitation":"&lt;sup&gt;1,2&lt;/sup&gt;"},"properties":{"noteIndex":0},"schema":"https://github.com/citation-style-language/schema/raw/master/csl-citation.json"}</w:instrText>
      </w:r>
      <w:r>
        <w:fldChar w:fldCharType="separate"/>
      </w:r>
      <w:r w:rsidR="00E963B9">
        <w:rPr>
          <w:noProof/>
          <w:vertAlign w:val="superscript"/>
        </w:rPr>
        <w:t>2</w:t>
      </w:r>
      <w:r>
        <w:fldChar w:fldCharType="end"/>
      </w:r>
      <w:r w:rsidR="00724FF1">
        <w:t xml:space="preserve"> </w:t>
      </w:r>
      <w:r w:rsidR="008D0906">
        <w:t>(</w:t>
      </w:r>
      <w:r w:rsidR="00702E57">
        <w:t>github.com/</w:t>
      </w:r>
      <w:proofErr w:type="spellStart"/>
      <w:r w:rsidR="00702E57">
        <w:t>orobix</w:t>
      </w:r>
      <w:proofErr w:type="spellEnd"/>
      <w:r w:rsidR="00702E57">
        <w:t>/retina-</w:t>
      </w:r>
      <w:proofErr w:type="spellStart"/>
      <w:r w:rsidR="00702E57">
        <w:t>unet</w:t>
      </w:r>
      <w:proofErr w:type="spellEnd"/>
      <w:r w:rsidR="008D0906">
        <w:t>)</w:t>
      </w:r>
      <w:r w:rsidR="00702E57">
        <w:t xml:space="preserve">.  </w:t>
      </w:r>
      <w:r w:rsidR="002F10AE">
        <w:t>The code and the retina-</w:t>
      </w:r>
      <w:proofErr w:type="spellStart"/>
      <w:r w:rsidR="002F10AE">
        <w:t>unet</w:t>
      </w:r>
      <w:proofErr w:type="spellEnd"/>
      <w:r w:rsidR="002F10AE">
        <w:t xml:space="preserve"> CNN</w:t>
      </w:r>
      <w:r w:rsidR="00702E57">
        <w:t xml:space="preserve"> was a</w:t>
      </w:r>
      <w:r w:rsidR="00724FF1">
        <w:t>dapted in a number of ways</w:t>
      </w:r>
      <w:r w:rsidR="00702E57">
        <w:t xml:space="preserve"> as described in Musial et. al.</w:t>
      </w:r>
      <w:r w:rsidR="00FB79E9" w:rsidRPr="00FB79E9">
        <w:rPr>
          <w:vertAlign w:val="superscript"/>
        </w:rPr>
        <w:t>3</w:t>
      </w:r>
      <w:r w:rsidR="00FB79E9">
        <w:t xml:space="preserve"> (</w:t>
      </w:r>
      <w:r w:rsidR="00025C0D" w:rsidRPr="00025C0D">
        <w:t>https://</w:t>
      </w:r>
      <w:bookmarkStart w:id="0" w:name="_GoBack"/>
      <w:bookmarkEnd w:id="0"/>
      <w:r w:rsidR="00025C0D" w:rsidRPr="00025C0D">
        <w:t>github.com/porter-lab-software/AOVesselCNN</w:t>
      </w:r>
      <w:r w:rsidR="00FB79E9">
        <w:t>).</w:t>
      </w:r>
      <w:r w:rsidR="00C50219">
        <w:t xml:space="preserve"> </w:t>
      </w:r>
    </w:p>
    <w:p w14:paraId="42CA9067" w14:textId="4A2A8B1B" w:rsidR="00D00BD6" w:rsidRDefault="005A5362" w:rsidP="00D00BD6">
      <w:r>
        <w:t xml:space="preserve">The </w:t>
      </w:r>
      <w:proofErr w:type="spellStart"/>
      <w:r w:rsidR="00276870">
        <w:t>AOVesselCNN</w:t>
      </w:r>
      <w:proofErr w:type="spellEnd"/>
      <w:r w:rsidR="00276870">
        <w:t xml:space="preserve"> </w:t>
      </w:r>
      <w:r>
        <w:t xml:space="preserve">project </w:t>
      </w:r>
      <w:r w:rsidR="0080533F">
        <w:t xml:space="preserve">was </w:t>
      </w:r>
      <w:r w:rsidR="00A649ED">
        <w:t xml:space="preserve">tested using </w:t>
      </w:r>
      <w:r w:rsidR="0080533F">
        <w:t xml:space="preserve">the following </w:t>
      </w:r>
      <w:r w:rsidR="00A649ED">
        <w:t xml:space="preserve">software </w:t>
      </w:r>
      <w:r w:rsidR="00A6742A">
        <w:t>prerequisites.</w:t>
      </w:r>
      <w:r w:rsidR="00D00BD6">
        <w:t xml:space="preserve"> </w:t>
      </w:r>
      <w:r w:rsidR="002F10AE">
        <w:t>The original r</w:t>
      </w:r>
      <w:r w:rsidR="00212649">
        <w:t>etina-</w:t>
      </w:r>
      <w:proofErr w:type="spellStart"/>
      <w:r w:rsidR="00212649">
        <w:t>unet</w:t>
      </w:r>
      <w:proofErr w:type="spellEnd"/>
      <w:r w:rsidR="00212649">
        <w:t xml:space="preserve"> code </w:t>
      </w:r>
      <w:r w:rsidR="00276870">
        <w:t xml:space="preserve">was developed using Python 2.7. The use of </w:t>
      </w:r>
      <w:r w:rsidR="00212649">
        <w:t>Python 3.x</w:t>
      </w:r>
      <w:r w:rsidR="00276870">
        <w:t xml:space="preserve"> was explored for </w:t>
      </w:r>
      <w:proofErr w:type="spellStart"/>
      <w:r w:rsidR="00276870">
        <w:t>AOVesselCNN</w:t>
      </w:r>
      <w:proofErr w:type="spellEnd"/>
      <w:r w:rsidR="00276870">
        <w:t xml:space="preserve">, however, not all required features of </w:t>
      </w:r>
      <w:proofErr w:type="spellStart"/>
      <w:r w:rsidR="00276870">
        <w:t>Tensorflow</w:t>
      </w:r>
      <w:proofErr w:type="spellEnd"/>
      <w:r w:rsidR="00276870">
        <w:t>/</w:t>
      </w:r>
      <w:proofErr w:type="spellStart"/>
      <w:r w:rsidR="00276870">
        <w:t>Keras</w:t>
      </w:r>
      <w:proofErr w:type="spellEnd"/>
      <w:r w:rsidR="00276870">
        <w:t xml:space="preserve"> were available at that time. </w:t>
      </w:r>
    </w:p>
    <w:p w14:paraId="4F6C6B8E" w14:textId="7BDAB7AE" w:rsidR="00264860" w:rsidRDefault="00264860" w:rsidP="00D00BD6">
      <w:r>
        <w:t xml:space="preserve">The table below lists two collections of versions that were tested at two time points. For the earlier date, </w:t>
      </w:r>
      <w:proofErr w:type="spellStart"/>
      <w:r>
        <w:t>keras</w:t>
      </w:r>
      <w:proofErr w:type="spellEnd"/>
      <w:r>
        <w:t xml:space="preserve"> and </w:t>
      </w:r>
      <w:proofErr w:type="spellStart"/>
      <w:r>
        <w:t>tensorflow</w:t>
      </w:r>
      <w:proofErr w:type="spellEnd"/>
      <w:r>
        <w:t xml:space="preserve"> were imported separately. For the later date, </w:t>
      </w:r>
      <w:proofErr w:type="spellStart"/>
      <w:r>
        <w:t>keras</w:t>
      </w:r>
      <w:proofErr w:type="spellEnd"/>
      <w:r>
        <w:t xml:space="preserve"> was imported from </w:t>
      </w:r>
      <w:proofErr w:type="spellStart"/>
      <w:r>
        <w:t>tensorflow</w:t>
      </w:r>
      <w:proofErr w:type="spellEnd"/>
      <w:r>
        <w:t>, therefore the syntax of the import statements was adapted for compatibility.</w:t>
      </w:r>
      <w:r w:rsidR="00702E57">
        <w:t xml:space="preserve"> The code that accompanies this guide is the </w:t>
      </w:r>
      <w:r w:rsidR="00276870">
        <w:t xml:space="preserve">2019 </w:t>
      </w:r>
      <w:r w:rsidR="00702E57">
        <w:t>code.</w:t>
      </w:r>
      <w:r w:rsidR="00276870">
        <w:t xml:space="preserve"> (Future revisions will support the 2020 code.)</w:t>
      </w:r>
    </w:p>
    <w:tbl>
      <w:tblPr>
        <w:tblStyle w:val="TableGrid"/>
        <w:tblW w:w="0" w:type="auto"/>
        <w:tblLook w:val="04A0" w:firstRow="1" w:lastRow="0" w:firstColumn="1" w:lastColumn="0" w:noHBand="0" w:noVBand="1"/>
      </w:tblPr>
      <w:tblGrid>
        <w:gridCol w:w="1339"/>
        <w:gridCol w:w="1167"/>
        <w:gridCol w:w="999"/>
        <w:gridCol w:w="5845"/>
      </w:tblGrid>
      <w:tr w:rsidR="008F0AB0" w14:paraId="55C69F31" w14:textId="77777777" w:rsidTr="004D016F">
        <w:tc>
          <w:tcPr>
            <w:tcW w:w="9350" w:type="dxa"/>
            <w:gridSpan w:val="4"/>
          </w:tcPr>
          <w:p w14:paraId="542CCD23" w14:textId="28C780E0" w:rsidR="008F0AB0" w:rsidRDefault="008F0AB0" w:rsidP="004D016F">
            <w:pPr>
              <w:jc w:val="center"/>
              <w:rPr>
                <w:b/>
              </w:rPr>
            </w:pPr>
            <w:r>
              <w:rPr>
                <w:b/>
              </w:rPr>
              <w:t>TABLE 1</w:t>
            </w:r>
          </w:p>
        </w:tc>
      </w:tr>
      <w:tr w:rsidR="00264860" w:rsidRPr="005A5362" w14:paraId="294573DD" w14:textId="77777777" w:rsidTr="00264860">
        <w:tc>
          <w:tcPr>
            <w:tcW w:w="1339" w:type="dxa"/>
          </w:tcPr>
          <w:p w14:paraId="7BDE79C1" w14:textId="3C70C2E1" w:rsidR="00264860" w:rsidRPr="005A5362" w:rsidRDefault="00264860" w:rsidP="008F1A25">
            <w:pPr>
              <w:rPr>
                <w:b/>
              </w:rPr>
            </w:pPr>
            <w:r w:rsidRPr="005A5362">
              <w:rPr>
                <w:b/>
              </w:rPr>
              <w:t>Package</w:t>
            </w:r>
          </w:p>
        </w:tc>
        <w:tc>
          <w:tcPr>
            <w:tcW w:w="1167" w:type="dxa"/>
          </w:tcPr>
          <w:p w14:paraId="20F1CD16" w14:textId="799888DD" w:rsidR="00264860" w:rsidRPr="005A5362" w:rsidRDefault="00264860" w:rsidP="008F1A25">
            <w:pPr>
              <w:rPr>
                <w:b/>
              </w:rPr>
            </w:pPr>
            <w:r w:rsidRPr="005A5362">
              <w:rPr>
                <w:b/>
              </w:rPr>
              <w:t>Version</w:t>
            </w:r>
            <w:r>
              <w:rPr>
                <w:b/>
              </w:rPr>
              <w:t xml:space="preserve"> (2019)</w:t>
            </w:r>
          </w:p>
        </w:tc>
        <w:tc>
          <w:tcPr>
            <w:tcW w:w="999" w:type="dxa"/>
          </w:tcPr>
          <w:p w14:paraId="3E337843" w14:textId="77777777" w:rsidR="00264860" w:rsidRDefault="00264860" w:rsidP="008F1A25">
            <w:pPr>
              <w:rPr>
                <w:b/>
              </w:rPr>
            </w:pPr>
            <w:r>
              <w:rPr>
                <w:b/>
              </w:rPr>
              <w:t>Version</w:t>
            </w:r>
          </w:p>
          <w:p w14:paraId="357BBA29" w14:textId="5A1A67E8" w:rsidR="00264860" w:rsidRPr="005A5362" w:rsidRDefault="00264860" w:rsidP="008F1A25">
            <w:pPr>
              <w:rPr>
                <w:b/>
              </w:rPr>
            </w:pPr>
            <w:r>
              <w:rPr>
                <w:b/>
              </w:rPr>
              <w:t>(2020)</w:t>
            </w:r>
          </w:p>
        </w:tc>
        <w:tc>
          <w:tcPr>
            <w:tcW w:w="5845" w:type="dxa"/>
          </w:tcPr>
          <w:p w14:paraId="77559516" w14:textId="3F96ADD5" w:rsidR="00264860" w:rsidRPr="005A5362" w:rsidRDefault="00264860" w:rsidP="008F1A25">
            <w:pPr>
              <w:rPr>
                <w:b/>
              </w:rPr>
            </w:pPr>
            <w:r w:rsidRPr="005A5362">
              <w:rPr>
                <w:b/>
              </w:rPr>
              <w:t>URL</w:t>
            </w:r>
            <w:r w:rsidR="00702E57">
              <w:rPr>
                <w:b/>
              </w:rPr>
              <w:t xml:space="preserve"> of package</w:t>
            </w:r>
          </w:p>
        </w:tc>
      </w:tr>
      <w:tr w:rsidR="00264860" w14:paraId="717E8DCE" w14:textId="77777777" w:rsidTr="00264860">
        <w:tc>
          <w:tcPr>
            <w:tcW w:w="1339" w:type="dxa"/>
          </w:tcPr>
          <w:p w14:paraId="12054AFE" w14:textId="1EB16110" w:rsidR="00264860" w:rsidRDefault="00264860" w:rsidP="00A6742A">
            <w:proofErr w:type="spellStart"/>
            <w:r>
              <w:t>Keras</w:t>
            </w:r>
            <w:proofErr w:type="spellEnd"/>
          </w:p>
        </w:tc>
        <w:tc>
          <w:tcPr>
            <w:tcW w:w="1167" w:type="dxa"/>
          </w:tcPr>
          <w:p w14:paraId="701AA0E0" w14:textId="23EBCD99" w:rsidR="00264860" w:rsidRDefault="00E65260" w:rsidP="008F1A25">
            <w:r>
              <w:t>2.2.4</w:t>
            </w:r>
          </w:p>
        </w:tc>
        <w:tc>
          <w:tcPr>
            <w:tcW w:w="999" w:type="dxa"/>
          </w:tcPr>
          <w:p w14:paraId="39F2E894" w14:textId="59DACB28" w:rsidR="00264860" w:rsidRDefault="00264860" w:rsidP="00264860">
            <w:r>
              <w:t>2.2.4</w:t>
            </w:r>
            <w:r w:rsidR="00E65260">
              <w:t>-tf</w:t>
            </w:r>
          </w:p>
          <w:p w14:paraId="5B187D8F" w14:textId="6B42F916" w:rsidR="00264860" w:rsidRDefault="00264860" w:rsidP="00264860"/>
        </w:tc>
        <w:tc>
          <w:tcPr>
            <w:tcW w:w="5845" w:type="dxa"/>
          </w:tcPr>
          <w:p w14:paraId="489AB0D4" w14:textId="48A42C8C" w:rsidR="00264860" w:rsidRDefault="0055586B" w:rsidP="006E1E9E">
            <w:hyperlink r:id="rId8" w:history="1">
              <w:r w:rsidR="00264860">
                <w:rPr>
                  <w:rStyle w:val="Hyperlink"/>
                </w:rPr>
                <w:t>https://keras.io/</w:t>
              </w:r>
            </w:hyperlink>
            <w:r w:rsidR="00264860">
              <w:rPr>
                <w:rStyle w:val="Hyperlink"/>
              </w:rPr>
              <w:t xml:space="preserve"> </w:t>
            </w:r>
          </w:p>
        </w:tc>
      </w:tr>
      <w:tr w:rsidR="00264860" w14:paraId="7E1C725B" w14:textId="77777777" w:rsidTr="00264860">
        <w:tc>
          <w:tcPr>
            <w:tcW w:w="1339" w:type="dxa"/>
          </w:tcPr>
          <w:p w14:paraId="687ABD53" w14:textId="1534DE8C" w:rsidR="00264860" w:rsidRDefault="00264860" w:rsidP="003C6CF4">
            <w:proofErr w:type="spellStart"/>
            <w:r>
              <w:t>Tensorflow</w:t>
            </w:r>
            <w:proofErr w:type="spellEnd"/>
            <w:r>
              <w:t xml:space="preserve"> (backend for </w:t>
            </w:r>
            <w:proofErr w:type="spellStart"/>
            <w:r>
              <w:t>Keras</w:t>
            </w:r>
            <w:proofErr w:type="spellEnd"/>
            <w:r>
              <w:t>)</w:t>
            </w:r>
          </w:p>
        </w:tc>
        <w:tc>
          <w:tcPr>
            <w:tcW w:w="1167" w:type="dxa"/>
          </w:tcPr>
          <w:p w14:paraId="47BE0367" w14:textId="0596E5F4" w:rsidR="00264860" w:rsidRDefault="00264860" w:rsidP="009154F4"/>
        </w:tc>
        <w:tc>
          <w:tcPr>
            <w:tcW w:w="999" w:type="dxa"/>
          </w:tcPr>
          <w:p w14:paraId="6DA8A4A7" w14:textId="1729CCB2" w:rsidR="00264860" w:rsidRDefault="00E65260" w:rsidP="009154F4">
            <w:r>
              <w:t>2.0</w:t>
            </w:r>
            <w:r w:rsidR="00264860" w:rsidRPr="00264860">
              <w:t>.0</w:t>
            </w:r>
          </w:p>
        </w:tc>
        <w:tc>
          <w:tcPr>
            <w:tcW w:w="5845" w:type="dxa"/>
          </w:tcPr>
          <w:p w14:paraId="5F954F9F" w14:textId="5595C4B8" w:rsidR="00264860" w:rsidRDefault="0055586B" w:rsidP="009154F4">
            <w:hyperlink r:id="rId9" w:history="1">
              <w:r w:rsidR="00264860">
                <w:rPr>
                  <w:rStyle w:val="Hyperlink"/>
                </w:rPr>
                <w:t>https://github.com/tensorflow/tensorflow</w:t>
              </w:r>
            </w:hyperlink>
          </w:p>
        </w:tc>
      </w:tr>
      <w:tr w:rsidR="00264860" w14:paraId="2B66DF8A" w14:textId="77777777" w:rsidTr="00264860">
        <w:tc>
          <w:tcPr>
            <w:tcW w:w="1339" w:type="dxa"/>
          </w:tcPr>
          <w:p w14:paraId="3DE215BC" w14:textId="3137BDB1" w:rsidR="00264860" w:rsidRDefault="00264860" w:rsidP="009154F4">
            <w:r>
              <w:t>CUDA</w:t>
            </w:r>
          </w:p>
        </w:tc>
        <w:tc>
          <w:tcPr>
            <w:tcW w:w="1167" w:type="dxa"/>
          </w:tcPr>
          <w:p w14:paraId="2568A0D8" w14:textId="2173B64F" w:rsidR="00264860" w:rsidRDefault="00264860" w:rsidP="009154F4">
            <w:r>
              <w:t>9.1.85</w:t>
            </w:r>
          </w:p>
        </w:tc>
        <w:tc>
          <w:tcPr>
            <w:tcW w:w="999" w:type="dxa"/>
          </w:tcPr>
          <w:p w14:paraId="1000D58F" w14:textId="1B5DDAAB" w:rsidR="00264860" w:rsidRDefault="00C71334" w:rsidP="009154F4">
            <w:r>
              <w:t>9.1.85</w:t>
            </w:r>
          </w:p>
        </w:tc>
        <w:tc>
          <w:tcPr>
            <w:tcW w:w="5845" w:type="dxa"/>
          </w:tcPr>
          <w:p w14:paraId="39EF4640" w14:textId="79C18463" w:rsidR="00264860" w:rsidRDefault="0055586B" w:rsidP="009154F4">
            <w:hyperlink r:id="rId10" w:history="1">
              <w:r w:rsidR="00264860" w:rsidRPr="00A70911">
                <w:rPr>
                  <w:rStyle w:val="Hyperlink"/>
                </w:rPr>
                <w:t>https://developer.nvidia.com/cuda-91-download-archive</w:t>
              </w:r>
            </w:hyperlink>
          </w:p>
        </w:tc>
      </w:tr>
      <w:tr w:rsidR="00264860" w14:paraId="61CAEEEA" w14:textId="77777777" w:rsidTr="00264860">
        <w:tc>
          <w:tcPr>
            <w:tcW w:w="1339" w:type="dxa"/>
          </w:tcPr>
          <w:p w14:paraId="245C06F8" w14:textId="78149BE3" w:rsidR="00264860" w:rsidRDefault="00264860" w:rsidP="009154F4">
            <w:r>
              <w:t>h5py</w:t>
            </w:r>
          </w:p>
        </w:tc>
        <w:tc>
          <w:tcPr>
            <w:tcW w:w="1167" w:type="dxa"/>
          </w:tcPr>
          <w:p w14:paraId="79841FF2" w14:textId="40AAD6F2" w:rsidR="00264860" w:rsidRDefault="00264860" w:rsidP="009154F4">
            <w:r>
              <w:t>2.8.0</w:t>
            </w:r>
          </w:p>
        </w:tc>
        <w:tc>
          <w:tcPr>
            <w:tcW w:w="999" w:type="dxa"/>
          </w:tcPr>
          <w:p w14:paraId="229BC6E4" w14:textId="48C2C388" w:rsidR="00264860" w:rsidRDefault="00264860" w:rsidP="00CF02B3">
            <w:r>
              <w:t>2.8.0</w:t>
            </w:r>
          </w:p>
        </w:tc>
        <w:tc>
          <w:tcPr>
            <w:tcW w:w="5845" w:type="dxa"/>
          </w:tcPr>
          <w:p w14:paraId="5CCA8E88" w14:textId="0B0D91B7" w:rsidR="00264860" w:rsidRDefault="0055586B" w:rsidP="00CF02B3">
            <w:hyperlink r:id="rId11" w:history="1">
              <w:r w:rsidR="00264860" w:rsidRPr="009368C7">
                <w:rPr>
                  <w:rStyle w:val="Hyperlink"/>
                </w:rPr>
                <w:t>https://pypi.org/project/h5py</w:t>
              </w:r>
            </w:hyperlink>
          </w:p>
        </w:tc>
      </w:tr>
      <w:tr w:rsidR="00264860" w14:paraId="0146A242" w14:textId="77777777" w:rsidTr="00264860">
        <w:tc>
          <w:tcPr>
            <w:tcW w:w="1339" w:type="dxa"/>
          </w:tcPr>
          <w:p w14:paraId="413C7C59" w14:textId="0E9E282D" w:rsidR="00264860" w:rsidRDefault="00264860" w:rsidP="009154F4">
            <w:r>
              <w:t>Python</w:t>
            </w:r>
          </w:p>
        </w:tc>
        <w:tc>
          <w:tcPr>
            <w:tcW w:w="1167" w:type="dxa"/>
          </w:tcPr>
          <w:p w14:paraId="487B270B" w14:textId="3BBDA228" w:rsidR="00264860" w:rsidRDefault="00264860" w:rsidP="009154F4">
            <w:r>
              <w:t>2.7</w:t>
            </w:r>
            <w:r w:rsidR="00E65260">
              <w:t>.?</w:t>
            </w:r>
          </w:p>
        </w:tc>
        <w:tc>
          <w:tcPr>
            <w:tcW w:w="999" w:type="dxa"/>
          </w:tcPr>
          <w:p w14:paraId="57FCD918" w14:textId="0E04D80E" w:rsidR="00264860" w:rsidRDefault="00E65260" w:rsidP="009154F4">
            <w:r>
              <w:t>2.7.17</w:t>
            </w:r>
          </w:p>
        </w:tc>
        <w:tc>
          <w:tcPr>
            <w:tcW w:w="5845" w:type="dxa"/>
          </w:tcPr>
          <w:p w14:paraId="37959A20" w14:textId="4D29CF27" w:rsidR="00264860" w:rsidRDefault="00264860" w:rsidP="009154F4">
            <w:r>
              <w:t>python.org</w:t>
            </w:r>
          </w:p>
        </w:tc>
      </w:tr>
      <w:tr w:rsidR="00264860" w14:paraId="20793919" w14:textId="77777777" w:rsidTr="00264860">
        <w:tc>
          <w:tcPr>
            <w:tcW w:w="1339" w:type="dxa"/>
          </w:tcPr>
          <w:p w14:paraId="0DCB6F48" w14:textId="5FF997A7" w:rsidR="00264860" w:rsidRDefault="00264860" w:rsidP="009154F4">
            <w:proofErr w:type="spellStart"/>
            <w:r>
              <w:t>numpy</w:t>
            </w:r>
            <w:proofErr w:type="spellEnd"/>
          </w:p>
        </w:tc>
        <w:tc>
          <w:tcPr>
            <w:tcW w:w="1167" w:type="dxa"/>
          </w:tcPr>
          <w:p w14:paraId="5078E490" w14:textId="2BC0DF32" w:rsidR="00264860" w:rsidRDefault="00264860" w:rsidP="00E65260">
            <w:r>
              <w:t>1.15.4</w:t>
            </w:r>
          </w:p>
        </w:tc>
        <w:tc>
          <w:tcPr>
            <w:tcW w:w="999" w:type="dxa"/>
          </w:tcPr>
          <w:p w14:paraId="093910D5" w14:textId="432BE720" w:rsidR="00264860" w:rsidRDefault="00264860" w:rsidP="009154F4">
            <w:r>
              <w:t>1.16.5</w:t>
            </w:r>
          </w:p>
        </w:tc>
        <w:tc>
          <w:tcPr>
            <w:tcW w:w="5845" w:type="dxa"/>
          </w:tcPr>
          <w:p w14:paraId="48E551A0" w14:textId="7DE9A546" w:rsidR="00264860" w:rsidRDefault="00702E57" w:rsidP="009154F4">
            <w:r>
              <w:t>Numpy.org</w:t>
            </w:r>
          </w:p>
        </w:tc>
      </w:tr>
      <w:tr w:rsidR="00264860" w14:paraId="04AB8185" w14:textId="77777777" w:rsidTr="00264860">
        <w:tc>
          <w:tcPr>
            <w:tcW w:w="1339" w:type="dxa"/>
          </w:tcPr>
          <w:p w14:paraId="73D7B2CC" w14:textId="67233EBA" w:rsidR="00264860" w:rsidRDefault="00264860" w:rsidP="009154F4">
            <w:proofErr w:type="spellStart"/>
            <w:r>
              <w:t>scipy</w:t>
            </w:r>
            <w:proofErr w:type="spellEnd"/>
          </w:p>
        </w:tc>
        <w:tc>
          <w:tcPr>
            <w:tcW w:w="1167" w:type="dxa"/>
          </w:tcPr>
          <w:p w14:paraId="34F327C8" w14:textId="709553E8" w:rsidR="00264860" w:rsidRDefault="00E65260" w:rsidP="00E65260">
            <w:r>
              <w:t>1.1.0</w:t>
            </w:r>
          </w:p>
        </w:tc>
        <w:tc>
          <w:tcPr>
            <w:tcW w:w="999" w:type="dxa"/>
          </w:tcPr>
          <w:p w14:paraId="69494FA8" w14:textId="4FE24D6A" w:rsidR="00264860" w:rsidRDefault="00E65260" w:rsidP="009154F4">
            <w:r>
              <w:t>1.2.1</w:t>
            </w:r>
          </w:p>
        </w:tc>
        <w:tc>
          <w:tcPr>
            <w:tcW w:w="5845" w:type="dxa"/>
          </w:tcPr>
          <w:p w14:paraId="6F49FE3E" w14:textId="55ABD60C" w:rsidR="00264860" w:rsidRDefault="00702E57" w:rsidP="009154F4">
            <w:r>
              <w:t>SciPy.org</w:t>
            </w:r>
          </w:p>
        </w:tc>
      </w:tr>
      <w:tr w:rsidR="00264860" w14:paraId="3CFE9C21" w14:textId="77777777" w:rsidTr="00264860">
        <w:tc>
          <w:tcPr>
            <w:tcW w:w="1339" w:type="dxa"/>
          </w:tcPr>
          <w:p w14:paraId="147DDE9D" w14:textId="4E16BE83" w:rsidR="00264860" w:rsidRDefault="00264860" w:rsidP="009154F4">
            <w:r>
              <w:t>PIL Image</w:t>
            </w:r>
          </w:p>
        </w:tc>
        <w:tc>
          <w:tcPr>
            <w:tcW w:w="1167" w:type="dxa"/>
          </w:tcPr>
          <w:p w14:paraId="3BD1F15F" w14:textId="3836AEBB" w:rsidR="00264860" w:rsidRDefault="00264860" w:rsidP="009154F4">
            <w:r>
              <w:t>5.4.1</w:t>
            </w:r>
          </w:p>
        </w:tc>
        <w:tc>
          <w:tcPr>
            <w:tcW w:w="999" w:type="dxa"/>
          </w:tcPr>
          <w:p w14:paraId="5DBDACE1" w14:textId="4F90C4C7" w:rsidR="00264860" w:rsidRDefault="00E65260" w:rsidP="009154F4">
            <w:r>
              <w:t>6.2.1</w:t>
            </w:r>
          </w:p>
        </w:tc>
        <w:tc>
          <w:tcPr>
            <w:tcW w:w="5845" w:type="dxa"/>
          </w:tcPr>
          <w:p w14:paraId="0025962B" w14:textId="639898FA" w:rsidR="00264860" w:rsidRDefault="00702E57" w:rsidP="00702E57">
            <w:pPr>
              <w:tabs>
                <w:tab w:val="left" w:pos="2145"/>
              </w:tabs>
            </w:pPr>
            <w:r>
              <w:t xml:space="preserve">Pillow.readthedocs.io; Pillow fork of PIL </w:t>
            </w:r>
          </w:p>
        </w:tc>
      </w:tr>
      <w:tr w:rsidR="00264860" w14:paraId="7AB40ABE" w14:textId="77777777" w:rsidTr="00264860">
        <w:tc>
          <w:tcPr>
            <w:tcW w:w="1339" w:type="dxa"/>
          </w:tcPr>
          <w:p w14:paraId="0D5FD9D9" w14:textId="2F2A58A0" w:rsidR="00264860" w:rsidRDefault="00264860" w:rsidP="009154F4">
            <w:r>
              <w:t>cv2 (</w:t>
            </w:r>
            <w:proofErr w:type="spellStart"/>
            <w:r>
              <w:t>OpenCV</w:t>
            </w:r>
            <w:proofErr w:type="spellEnd"/>
            <w:r>
              <w:t>)</w:t>
            </w:r>
          </w:p>
        </w:tc>
        <w:tc>
          <w:tcPr>
            <w:tcW w:w="1167" w:type="dxa"/>
          </w:tcPr>
          <w:p w14:paraId="31351028" w14:textId="213F5B01" w:rsidR="00264860" w:rsidRDefault="00264860" w:rsidP="00E65260">
            <w:r>
              <w:t>4.0.1</w:t>
            </w:r>
          </w:p>
        </w:tc>
        <w:tc>
          <w:tcPr>
            <w:tcW w:w="999" w:type="dxa"/>
          </w:tcPr>
          <w:p w14:paraId="5F4FC0D3" w14:textId="06C88EB8" w:rsidR="00264860" w:rsidRDefault="00264860" w:rsidP="009154F4">
            <w:r>
              <w:t>3.4.2</w:t>
            </w:r>
          </w:p>
        </w:tc>
        <w:tc>
          <w:tcPr>
            <w:tcW w:w="5845" w:type="dxa"/>
          </w:tcPr>
          <w:p w14:paraId="5BB99C75" w14:textId="509E2DCC" w:rsidR="00264860" w:rsidRDefault="00264860" w:rsidP="009154F4"/>
        </w:tc>
      </w:tr>
      <w:tr w:rsidR="00264860" w14:paraId="71E4D99D" w14:textId="77777777" w:rsidTr="00264860">
        <w:tc>
          <w:tcPr>
            <w:tcW w:w="1339" w:type="dxa"/>
          </w:tcPr>
          <w:p w14:paraId="27159FE2" w14:textId="004FF3D0" w:rsidR="00264860" w:rsidRDefault="00264860" w:rsidP="009154F4">
            <w:proofErr w:type="spellStart"/>
            <w:r>
              <w:t>skimage</w:t>
            </w:r>
            <w:proofErr w:type="spellEnd"/>
          </w:p>
        </w:tc>
        <w:tc>
          <w:tcPr>
            <w:tcW w:w="1167" w:type="dxa"/>
          </w:tcPr>
          <w:p w14:paraId="03A361EB" w14:textId="1693070A" w:rsidR="00264860" w:rsidRDefault="00264860" w:rsidP="00E65260">
            <w:r>
              <w:t>0.14.1</w:t>
            </w:r>
          </w:p>
        </w:tc>
        <w:tc>
          <w:tcPr>
            <w:tcW w:w="999" w:type="dxa"/>
          </w:tcPr>
          <w:p w14:paraId="0F09D6AF" w14:textId="52C2E052" w:rsidR="00264860" w:rsidRDefault="00264860" w:rsidP="009154F4">
            <w:r w:rsidRPr="00264860">
              <w:t>0.14.2</w:t>
            </w:r>
          </w:p>
        </w:tc>
        <w:tc>
          <w:tcPr>
            <w:tcW w:w="5845" w:type="dxa"/>
          </w:tcPr>
          <w:p w14:paraId="2DF02C6B" w14:textId="11A55711" w:rsidR="00264860" w:rsidRDefault="0055586B" w:rsidP="009154F4">
            <w:hyperlink r:id="rId12" w:history="1">
              <w:r w:rsidR="00264860">
                <w:rPr>
                  <w:rStyle w:val="Hyperlink"/>
                </w:rPr>
                <w:t>https://scikit-image.org/docs/0.14.x/install.html</w:t>
              </w:r>
            </w:hyperlink>
          </w:p>
        </w:tc>
      </w:tr>
      <w:tr w:rsidR="00264860" w14:paraId="0C421D15" w14:textId="77777777" w:rsidTr="00264860">
        <w:tc>
          <w:tcPr>
            <w:tcW w:w="1339" w:type="dxa"/>
          </w:tcPr>
          <w:p w14:paraId="48314120" w14:textId="73154BBB" w:rsidR="00264860" w:rsidRDefault="00264860" w:rsidP="009154F4">
            <w:proofErr w:type="spellStart"/>
            <w:r>
              <w:t>sklearn</w:t>
            </w:r>
            <w:proofErr w:type="spellEnd"/>
          </w:p>
        </w:tc>
        <w:tc>
          <w:tcPr>
            <w:tcW w:w="1167" w:type="dxa"/>
          </w:tcPr>
          <w:p w14:paraId="249C5054" w14:textId="2181BDA9" w:rsidR="00264860" w:rsidRDefault="00264860" w:rsidP="00E65260">
            <w:r>
              <w:t>0.20.1</w:t>
            </w:r>
          </w:p>
        </w:tc>
        <w:tc>
          <w:tcPr>
            <w:tcW w:w="999" w:type="dxa"/>
          </w:tcPr>
          <w:p w14:paraId="7C0398C9" w14:textId="0F71F104" w:rsidR="00264860" w:rsidRDefault="00264860" w:rsidP="009154F4">
            <w:r w:rsidRPr="00264860">
              <w:t>0.20.3</w:t>
            </w:r>
          </w:p>
        </w:tc>
        <w:tc>
          <w:tcPr>
            <w:tcW w:w="5845" w:type="dxa"/>
          </w:tcPr>
          <w:p w14:paraId="1BC268FB" w14:textId="077DB133" w:rsidR="00264860" w:rsidRDefault="0055586B" w:rsidP="009154F4">
            <w:hyperlink r:id="rId13" w:history="1">
              <w:r w:rsidR="00264860">
                <w:rPr>
                  <w:rStyle w:val="Hyperlink"/>
                </w:rPr>
                <w:t>https://github.com/scikit-learn/scikit-learn/releases</w:t>
              </w:r>
            </w:hyperlink>
          </w:p>
        </w:tc>
      </w:tr>
    </w:tbl>
    <w:p w14:paraId="47B7B8D4" w14:textId="77777777" w:rsidR="00264860" w:rsidRDefault="00264860" w:rsidP="00D00BD6">
      <w:pPr>
        <w:rPr>
          <w:b/>
          <w:sz w:val="24"/>
          <w:szCs w:val="24"/>
        </w:rPr>
      </w:pPr>
    </w:p>
    <w:p w14:paraId="3EFFFE47" w14:textId="630B6893" w:rsidR="00D00BD6" w:rsidRPr="00D00BD6" w:rsidRDefault="00D00BD6" w:rsidP="00E4691E">
      <w:pPr>
        <w:pStyle w:val="Heading2"/>
      </w:pPr>
      <w:r w:rsidRPr="00D00BD6">
        <w:t>High Performance Computing Resources</w:t>
      </w:r>
    </w:p>
    <w:p w14:paraId="4B72F8AF" w14:textId="63421142" w:rsidR="00724FF1" w:rsidRDefault="008F1A25" w:rsidP="00724FF1">
      <w:r>
        <w:t xml:space="preserve">The </w:t>
      </w:r>
      <w:proofErr w:type="spellStart"/>
      <w:r w:rsidR="00276870">
        <w:t>AOVesselCNN</w:t>
      </w:r>
      <w:proofErr w:type="spellEnd"/>
      <w:r w:rsidR="00276870">
        <w:t xml:space="preserve"> </w:t>
      </w:r>
      <w:r w:rsidR="00D00BD6">
        <w:t xml:space="preserve">modules </w:t>
      </w:r>
      <w:r w:rsidR="00436BB1">
        <w:t>w</w:t>
      </w:r>
      <w:r w:rsidR="00D00BD6">
        <w:t>ere</w:t>
      </w:r>
      <w:r w:rsidR="00436BB1">
        <w:t xml:space="preserve"> developed to</w:t>
      </w:r>
      <w:r>
        <w:t xml:space="preserve"> run on the high-performance computing resources </w:t>
      </w:r>
      <w:r w:rsidR="00436BB1">
        <w:t xml:space="preserve">provided to </w:t>
      </w:r>
      <w:r>
        <w:t>University of Houston</w:t>
      </w:r>
      <w:r w:rsidR="00E74C26">
        <w:t xml:space="preserve"> (UH)</w:t>
      </w:r>
      <w:r w:rsidR="00436BB1">
        <w:t xml:space="preserve"> users</w:t>
      </w:r>
      <w:r>
        <w:t xml:space="preserve">. </w:t>
      </w:r>
      <w:r w:rsidR="00724FF1">
        <w:t xml:space="preserve">Users at other institutions will need to coordinate with </w:t>
      </w:r>
      <w:r w:rsidR="00724FF1">
        <w:lastRenderedPageBreak/>
        <w:t xml:space="preserve">the personnel at their respective facilities to configure </w:t>
      </w:r>
      <w:proofErr w:type="spellStart"/>
      <w:r w:rsidR="00724FF1">
        <w:t>Keras</w:t>
      </w:r>
      <w:proofErr w:type="spellEnd"/>
      <w:r w:rsidR="00724FF1">
        <w:t xml:space="preserve">, </w:t>
      </w:r>
      <w:proofErr w:type="spellStart"/>
      <w:r w:rsidR="00724FF1">
        <w:t>Tensorflow</w:t>
      </w:r>
      <w:proofErr w:type="spellEnd"/>
      <w:r w:rsidR="00724FF1">
        <w:t xml:space="preserve">, CUDA and Python software </w:t>
      </w:r>
      <w:r w:rsidR="00BE2CDB">
        <w:t xml:space="preserve">on suitable high-performance systems </w:t>
      </w:r>
      <w:r w:rsidR="00724FF1">
        <w:t xml:space="preserve">to support this CNN.  </w:t>
      </w:r>
    </w:p>
    <w:p w14:paraId="4B320067" w14:textId="4FC26689" w:rsidR="00C41625" w:rsidRDefault="00212649" w:rsidP="00C41625">
      <w:r>
        <w:t xml:space="preserve">Without high-performance resources, training the CNN may be computationally unwieldy. For example, using the </w:t>
      </w:r>
      <w:r w:rsidR="00BE2CDB">
        <w:t xml:space="preserve">University of Houston </w:t>
      </w:r>
      <w:r>
        <w:t>resources in 2019,</w:t>
      </w:r>
      <w:r w:rsidRPr="009222DD">
        <w:t xml:space="preserve"> </w:t>
      </w:r>
      <w:r>
        <w:t>t</w:t>
      </w:r>
      <w:r w:rsidRPr="009222DD">
        <w:t xml:space="preserve">raining </w:t>
      </w:r>
      <w:r>
        <w:t xml:space="preserve">and validation of </w:t>
      </w:r>
      <w:r w:rsidRPr="009222DD">
        <w:t>the CNN</w:t>
      </w:r>
      <w:r>
        <w:t xml:space="preserve"> using </w:t>
      </w:r>
      <w:r w:rsidRPr="009222DD">
        <w:t xml:space="preserve">185 </w:t>
      </w:r>
      <w:r>
        <w:t>images required</w:t>
      </w:r>
      <w:r w:rsidRPr="009222DD">
        <w:t xml:space="preserve"> </w:t>
      </w:r>
      <w:r>
        <w:t xml:space="preserve">3 </w:t>
      </w:r>
      <w:r w:rsidRPr="009222DD">
        <w:t>hours on an NVIDIA Volta GPU</w:t>
      </w:r>
      <w:r>
        <w:t>. S</w:t>
      </w:r>
      <w:r w:rsidRPr="009222DD">
        <w:t>egmenting the 14 images in the testing se</w:t>
      </w:r>
      <w:r>
        <w:t>t took about 2.5 minutes. All images were 768 x 768 pixels in dimension.</w:t>
      </w:r>
      <w:r w:rsidR="00724FF1">
        <w:t xml:space="preserve"> </w:t>
      </w:r>
    </w:p>
    <w:p w14:paraId="28698C62" w14:textId="6F6FFAE9" w:rsidR="00F045FE" w:rsidRPr="00F045FE" w:rsidRDefault="00F045FE" w:rsidP="00E4691E">
      <w:pPr>
        <w:pStyle w:val="Heading1"/>
      </w:pPr>
      <w:r w:rsidRPr="00F045FE">
        <w:t>Image Preparation</w:t>
      </w:r>
    </w:p>
    <w:p w14:paraId="308235DF" w14:textId="37371FDC" w:rsidR="008F1A25" w:rsidRDefault="008F1A25" w:rsidP="008734C2">
      <w:r>
        <w:t>Prepar</w:t>
      </w:r>
      <w:r w:rsidR="00E963B9">
        <w:t>ing the</w:t>
      </w:r>
      <w:r>
        <w:t xml:space="preserve"> AOSLO </w:t>
      </w:r>
      <w:r w:rsidR="00DD79F7">
        <w:t xml:space="preserve">Perfusion </w:t>
      </w:r>
      <w:r>
        <w:t>Montages</w:t>
      </w:r>
    </w:p>
    <w:p w14:paraId="78453605" w14:textId="46DD4F2B" w:rsidR="00F138DF" w:rsidRDefault="00837905" w:rsidP="008734C2">
      <w:r>
        <w:t xml:space="preserve">The perfusion images are prepared in the same manner for training, validation or segmenting new data. </w:t>
      </w:r>
      <w:r w:rsidR="00276870">
        <w:t xml:space="preserve">The steps </w:t>
      </w:r>
      <w:r w:rsidR="00E11743">
        <w:t>are described</w:t>
      </w:r>
      <w:r w:rsidR="00DD79F7">
        <w:t xml:space="preserve"> briefly</w:t>
      </w:r>
      <w:r w:rsidR="00E11743">
        <w:t xml:space="preserve"> here but are not provided in the </w:t>
      </w:r>
      <w:proofErr w:type="spellStart"/>
      <w:r w:rsidR="00276870">
        <w:t>AOVesselCNN</w:t>
      </w:r>
      <w:proofErr w:type="spellEnd"/>
      <w:r w:rsidR="00276870">
        <w:t xml:space="preserve"> </w:t>
      </w:r>
      <w:r w:rsidR="00E11743">
        <w:t xml:space="preserve">package. The specific configuration of the AOSLO system will influence the best way to produce a perfusion image. </w:t>
      </w:r>
      <w:r w:rsidR="005B42E7">
        <w:t xml:space="preserve">The perfusion image is generally produced using an imaging channel that captures </w:t>
      </w:r>
      <w:r w:rsidR="0058484E">
        <w:t>scattered (</w:t>
      </w:r>
      <w:r w:rsidR="005B42E7">
        <w:t>rather than confocal</w:t>
      </w:r>
      <w:r w:rsidR="0058484E">
        <w:t>)</w:t>
      </w:r>
      <w:r w:rsidR="005B42E7">
        <w:t xml:space="preserve"> light from the AOSLO system. Offset pinhole and split-detector imaging systems capture such light</w:t>
      </w:r>
      <w:r w:rsidR="00F138DF" w:rsidRPr="00F138DF">
        <w:rPr>
          <w:vertAlign w:val="superscript"/>
        </w:rPr>
        <w:t>1, 5</w:t>
      </w:r>
      <w:r w:rsidR="005B42E7">
        <w:t>. In the Porter Lab syste</w:t>
      </w:r>
      <w:r w:rsidR="00C03B05">
        <w:t>m</w:t>
      </w:r>
      <w:r w:rsidR="005B42E7">
        <w:t>, t</w:t>
      </w:r>
      <w:r w:rsidR="00E11743">
        <w:t xml:space="preserve">he </w:t>
      </w:r>
      <w:r w:rsidR="00D40FE5">
        <w:t xml:space="preserve">two </w:t>
      </w:r>
      <w:r w:rsidR="008F1A25">
        <w:t xml:space="preserve">AOSLO </w:t>
      </w:r>
      <w:r w:rsidR="00D40FE5">
        <w:t xml:space="preserve">split </w:t>
      </w:r>
      <w:r w:rsidR="00E963B9">
        <w:t xml:space="preserve">detection channels are combined </w:t>
      </w:r>
      <w:r w:rsidR="00826D59">
        <w:t xml:space="preserve">by dividing the difference between the channels by the sum of both channels pixel for pixel in each frame. </w:t>
      </w:r>
      <w:r w:rsidR="00E11743">
        <w:t xml:space="preserve">If the sum is zero, the pixel in the combined video is set to zero. Any sinusoidal warp from the scanning system is removed based on the system calibration. Images are stabilized to compensate for eye motion.  </w:t>
      </w:r>
      <w:r w:rsidR="0058484E">
        <w:t>To produce the perfusion image from these stabilized videos, a procedure similar to Chui et. al.</w:t>
      </w:r>
      <w:r w:rsidR="00F138DF" w:rsidRPr="00F138DF">
        <w:rPr>
          <w:vertAlign w:val="superscript"/>
        </w:rPr>
        <w:t>1</w:t>
      </w:r>
      <w:r w:rsidR="0058484E">
        <w:t xml:space="preserve"> was used. </w:t>
      </w:r>
      <w:r w:rsidR="00B86388">
        <w:t>The entire video (about 6 to 10 seconds in length at 25 Hz) is normalized to the maximum pixel value. Next, it is median filtered (with a 3 x 3-pixel kernel) to reduce noise.  Breaking the video into 25-frame intervals, the standard-error for each interval is computed. Limiting the duration of the interval reduces the impact of slow changes in tissue reflectance. The resulting standard-error images for each interval are median filtered (again using a 3 x 3-pixel kernel) and averaged. The averaged result is normalized and histogram-stretched to produce the perfusion image. The stretched histogram results in the lower and upper 1</w:t>
      </w:r>
      <w:r w:rsidR="004738E1">
        <w:t>%</w:t>
      </w:r>
      <w:r w:rsidR="00B86388">
        <w:t xml:space="preserve"> of the original histogram to be set to 0 and 255, respectively. </w:t>
      </w:r>
    </w:p>
    <w:p w14:paraId="02D922AF" w14:textId="49230684" w:rsidR="0058484E" w:rsidRDefault="00E11743" w:rsidP="008734C2">
      <w:r>
        <w:t xml:space="preserve">These small </w:t>
      </w:r>
      <w:r w:rsidR="004738E1">
        <w:t xml:space="preserve">perfusion image </w:t>
      </w:r>
      <w:r>
        <w:t xml:space="preserve">patches are stitched together manually </w:t>
      </w:r>
      <w:r w:rsidR="0058484E">
        <w:t>within a larger rectangular canvas within</w:t>
      </w:r>
      <w:r>
        <w:t xml:space="preserve"> Adobe Photoshop to produce a perfusion montage. If montages of the same retina were collected at different time points, these montages were registered to each other</w:t>
      </w:r>
      <w:r w:rsidR="0058484E">
        <w:t xml:space="preserve"> using canvases of the same size.</w:t>
      </w:r>
      <w:r w:rsidR="00390DAD">
        <w:t xml:space="preserve"> In practice, these are registered manually to an </w:t>
      </w:r>
      <w:proofErr w:type="spellStart"/>
      <w:r w:rsidR="00390DAD" w:rsidRPr="00390DAD">
        <w:rPr>
          <w:i/>
        </w:rPr>
        <w:t>en</w:t>
      </w:r>
      <w:proofErr w:type="spellEnd"/>
      <w:r w:rsidR="00390DAD" w:rsidRPr="00390DAD">
        <w:rPr>
          <w:i/>
        </w:rPr>
        <w:t>-face</w:t>
      </w:r>
      <w:r w:rsidR="00390DAD">
        <w:t xml:space="preserve"> image of the retina from a</w:t>
      </w:r>
      <w:r w:rsidR="004738E1">
        <w:t xml:space="preserve"> spectral-domain </w:t>
      </w:r>
      <w:r w:rsidR="00390DAD">
        <w:t>optical coherence tomography instrument.</w:t>
      </w:r>
      <w:r w:rsidR="00B76BE7" w:rsidRPr="00B76BE7">
        <w:t xml:space="preserve"> (</w:t>
      </w:r>
      <w:proofErr w:type="spellStart"/>
      <w:r w:rsidR="00B76BE7" w:rsidRPr="00B76BE7">
        <w:t>Spectralis</w:t>
      </w:r>
      <w:proofErr w:type="spellEnd"/>
      <w:r w:rsidR="00B76BE7" w:rsidRPr="00B76BE7">
        <w:t xml:space="preserve"> HRA+OCT, Heidelberg Engineering, Heidelberg, Germany)</w:t>
      </w:r>
    </w:p>
    <w:p w14:paraId="3DB271B1" w14:textId="36CC8D27" w:rsidR="008F1A25" w:rsidRDefault="008F1A25" w:rsidP="00E4691E">
      <w:pPr>
        <w:pStyle w:val="Heading2"/>
      </w:pPr>
      <w:r>
        <w:t>Prepar</w:t>
      </w:r>
      <w:r w:rsidR="00C03B05">
        <w:t>ing</w:t>
      </w:r>
      <w:r>
        <w:t xml:space="preserve"> Ground Truth Images</w:t>
      </w:r>
      <w:r w:rsidR="00837905">
        <w:t xml:space="preserve"> for Training and Validation</w:t>
      </w:r>
      <w:r w:rsidR="00754791">
        <w:t xml:space="preserve"> </w:t>
      </w:r>
    </w:p>
    <w:p w14:paraId="661F717B" w14:textId="66A11146" w:rsidR="00E11743" w:rsidRDefault="00C03B05" w:rsidP="00754791">
      <w:r>
        <w:t xml:space="preserve">Ground truth images are required for training and validating the CNN. </w:t>
      </w:r>
      <w:r w:rsidR="00942269">
        <w:t xml:space="preserve">A pseudo-colored image is produced that represents the 4 classes: manually </w:t>
      </w:r>
      <w:r w:rsidR="00015A70">
        <w:t>identified</w:t>
      </w:r>
      <w:r w:rsidR="00942269">
        <w:t xml:space="preserve"> capillaries, manually traced large vessels, AOSLO image background and uniform canvas (Photoshop canvas background around the stitched AOSLO regions). </w:t>
      </w:r>
      <w:r w:rsidR="000B0F5C">
        <w:t>In Photoshop, t</w:t>
      </w:r>
      <w:r w:rsidR="00942269">
        <w:t xml:space="preserve">he capillary class was manually traced </w:t>
      </w:r>
      <w:r w:rsidR="000B0F5C">
        <w:t xml:space="preserve">using a Wacom tablet and a </w:t>
      </w:r>
      <w:r w:rsidR="00942269">
        <w:t>single-pixel line</w:t>
      </w:r>
      <w:r w:rsidR="000B0F5C">
        <w:t xml:space="preserve"> to</w:t>
      </w:r>
      <w:r w:rsidR="00942269">
        <w:t xml:space="preserve"> approximately bisect each capillary. </w:t>
      </w:r>
      <w:r w:rsidR="00E909FC">
        <w:t xml:space="preserve">These single pixel lines were dilated </w:t>
      </w:r>
      <w:r w:rsidR="004738E1">
        <w:t xml:space="preserve">using MATLAB </w:t>
      </w:r>
      <w:r w:rsidR="00E909FC">
        <w:t xml:space="preserve">with a disk structuring element of 5 pixels (the average capillary size in </w:t>
      </w:r>
      <w:r w:rsidR="004738E1">
        <w:t>this data set</w:t>
      </w:r>
      <w:r w:rsidR="00E909FC">
        <w:t>)</w:t>
      </w:r>
      <w:r w:rsidR="004738E1">
        <w:t xml:space="preserve"> to</w:t>
      </w:r>
      <w:r w:rsidR="00E909FC">
        <w:t xml:space="preserve"> define </w:t>
      </w:r>
      <w:r w:rsidR="004738E1">
        <w:t xml:space="preserve">pixels belonging to </w:t>
      </w:r>
      <w:r w:rsidR="00E909FC">
        <w:t xml:space="preserve">the capillary class. </w:t>
      </w:r>
      <w:r w:rsidR="00942269">
        <w:t xml:space="preserve">The large-vessel class was </w:t>
      </w:r>
      <w:r w:rsidR="000B0F5C">
        <w:t xml:space="preserve">traced manually using a pencil width of 20 pixels or larger. </w:t>
      </w:r>
      <w:r w:rsidR="00E11743">
        <w:t xml:space="preserve">Any other software that allows the user to create a 4-color image </w:t>
      </w:r>
      <w:r w:rsidR="00015A70">
        <w:t xml:space="preserve">(of unsigned 8-bit pixels) </w:t>
      </w:r>
      <w:r w:rsidR="00E11743">
        <w:t>for the 4 classes would be suitable</w:t>
      </w:r>
      <w:r>
        <w:t xml:space="preserve"> for producing training montages</w:t>
      </w:r>
      <w:r w:rsidR="000B0F5C">
        <w:t xml:space="preserve">, so long as the capillary class </w:t>
      </w:r>
      <w:r w:rsidR="000B0F5C">
        <w:lastRenderedPageBreak/>
        <w:t xml:space="preserve">is </w:t>
      </w:r>
      <w:r w:rsidR="00E909FC">
        <w:t xml:space="preserve">on the order of 5 pixels wide </w:t>
      </w:r>
      <w:r w:rsidR="000B0F5C">
        <w:t>and the large vessels are 20 pixels or more in width</w:t>
      </w:r>
      <w:r w:rsidR="00E11743">
        <w:t>.</w:t>
      </w:r>
      <w:r w:rsidR="00837905">
        <w:t xml:space="preserve"> The 4 class identifiers are 0 for background (non-vessel AO image), 1 for capillary, 2 for canvas and 3 for large vessels. Initial versions of the CNN only considered </w:t>
      </w:r>
      <w:r w:rsidR="00015A70">
        <w:t>background and capillary</w:t>
      </w:r>
      <w:r w:rsidR="00837905">
        <w:t xml:space="preserve">. </w:t>
      </w:r>
      <w:r w:rsidR="00015A70">
        <w:t xml:space="preserve">The canvas class was </w:t>
      </w:r>
      <w:r w:rsidR="00A529C9">
        <w:t xml:space="preserve">introduced </w:t>
      </w:r>
      <w:r w:rsidR="00015A70">
        <w:t>to eliminate</w:t>
      </w:r>
      <w:r w:rsidR="00A529C9">
        <w:t xml:space="preserve"> from the training any</w:t>
      </w:r>
      <w:r w:rsidR="00015A70">
        <w:t xml:space="preserve"> </w:t>
      </w:r>
      <w:r w:rsidR="00A529C9">
        <w:t xml:space="preserve">patches of the montage that were more than 50% canvas. The large vessel class was introduced later for the improvement of using 4-class training. </w:t>
      </w:r>
    </w:p>
    <w:p w14:paraId="7ADB60D6" w14:textId="3C4734E6" w:rsidR="00954CDE" w:rsidRDefault="00954CDE" w:rsidP="00E4691E">
      <w:pPr>
        <w:pStyle w:val="Heading2"/>
      </w:pPr>
      <w:r>
        <w:t>Preparing Uniform Tiles of Classified Data</w:t>
      </w:r>
      <w:r w:rsidR="00AF7DE5">
        <w:t xml:space="preserve"> (used for training and validation)</w:t>
      </w:r>
    </w:p>
    <w:p w14:paraId="4299C3C7" w14:textId="46E771AD" w:rsidR="00AF7DE5" w:rsidRDefault="00954CDE" w:rsidP="00754791">
      <w:r>
        <w:t xml:space="preserve">Once the 4-class images are defined the result is chopped up into tiles of dimension 768 x 768 pixels, for use by the CNN. </w:t>
      </w:r>
      <w:r w:rsidR="00A529C9">
        <w:t>The code produces tiles for all four classes as well as for the combined class. The output files are appended with row and column identifiers for the position of the tile within the montage. T</w:t>
      </w:r>
      <w:r w:rsidR="00C8691E">
        <w:t xml:space="preserve">iles that are more than 50% canvas border are eliminated from the training. </w:t>
      </w:r>
    </w:p>
    <w:p w14:paraId="7617485E" w14:textId="4615EAFD" w:rsidR="00EE7DE9" w:rsidRDefault="00AF7DE5" w:rsidP="00754791">
      <w:r>
        <w:t xml:space="preserve">Use </w:t>
      </w:r>
      <w:proofErr w:type="spellStart"/>
      <w:proofErr w:type="gramStart"/>
      <w:r w:rsidRPr="00E2770D">
        <w:rPr>
          <w:b/>
        </w:rPr>
        <w:t>reshapeAOImages.m</w:t>
      </w:r>
      <w:proofErr w:type="spellEnd"/>
      <w:r w:rsidR="00972956">
        <w:rPr>
          <w:b/>
        </w:rPr>
        <w:t xml:space="preserve"> </w:t>
      </w:r>
      <w:r>
        <w:t xml:space="preserve"> </w:t>
      </w:r>
      <w:r w:rsidR="00972956">
        <w:t>(</w:t>
      </w:r>
      <w:proofErr w:type="spellStart"/>
      <w:proofErr w:type="gramEnd"/>
      <w:r w:rsidR="00972956">
        <w:t>AOVesselCNN</w:t>
      </w:r>
      <w:proofErr w:type="spellEnd"/>
      <w:r w:rsidR="00972956">
        <w:t xml:space="preserve">\Preparation folder) </w:t>
      </w:r>
      <w:r>
        <w:t xml:space="preserve">to </w:t>
      </w:r>
      <w:r w:rsidR="0010383C">
        <w:t>read in corresponding images of each class and generate the 768 x 768 tiles. The files are named in a corresponding way as: [</w:t>
      </w:r>
      <w:r w:rsidR="0010383C" w:rsidRPr="0010383C">
        <w:rPr>
          <w:i/>
        </w:rPr>
        <w:t>image-base-</w:t>
      </w:r>
      <w:proofErr w:type="gramStart"/>
      <w:r w:rsidR="0010383C" w:rsidRPr="0010383C">
        <w:rPr>
          <w:i/>
        </w:rPr>
        <w:t>name</w:t>
      </w:r>
      <w:r w:rsidR="0010383C">
        <w:t>]_</w:t>
      </w:r>
      <w:proofErr w:type="gramEnd"/>
      <w:r w:rsidR="0010383C">
        <w:t>[</w:t>
      </w:r>
      <w:r w:rsidR="0010383C" w:rsidRPr="0010383C">
        <w:rPr>
          <w:i/>
        </w:rPr>
        <w:t>tile-row</w:t>
      </w:r>
      <w:r w:rsidR="0010383C">
        <w:t>]_[</w:t>
      </w:r>
      <w:r w:rsidR="0010383C" w:rsidRPr="0010383C">
        <w:rPr>
          <w:i/>
        </w:rPr>
        <w:t>tile-column</w:t>
      </w:r>
      <w:r w:rsidR="0010383C">
        <w:t>]. For example, if the original image was “ID123.tif”, the first tile image is named “ID123_01_</w:t>
      </w:r>
      <w:proofErr w:type="gramStart"/>
      <w:r w:rsidR="0010383C">
        <w:t>01.tile</w:t>
      </w:r>
      <w:proofErr w:type="gramEnd"/>
      <w:r w:rsidR="0010383C">
        <w:t>”. For the canvas class, the user selects the RGB image where r</w:t>
      </w:r>
      <w:r w:rsidR="000B0F5C">
        <w:t xml:space="preserve">ed pixels represent the canvas. The user selects the corresponding manually-traced capillary image and the large-vessel image and these are likewise chopped up into tile images.  </w:t>
      </w:r>
      <w:r w:rsidR="00D9503F">
        <w:t>The outputs include t</w:t>
      </w:r>
      <w:r w:rsidR="00EE7DE9">
        <w:t xml:space="preserve">he grayscale images, </w:t>
      </w:r>
      <w:r w:rsidR="00D9503F">
        <w:t>canvas images, capillary-only images, large-</w:t>
      </w:r>
      <w:r w:rsidR="00EE7DE9">
        <w:t xml:space="preserve">vessel </w:t>
      </w:r>
      <w:r w:rsidR="00D9503F">
        <w:t xml:space="preserve">only images and 4-class </w:t>
      </w:r>
      <w:r w:rsidR="00754791">
        <w:t>combination images</w:t>
      </w:r>
      <w:r w:rsidR="00D9503F">
        <w:t xml:space="preserve">. </w:t>
      </w:r>
    </w:p>
    <w:p w14:paraId="00C91690" w14:textId="6CA174A7" w:rsidR="00DD1C9E" w:rsidRDefault="00DD1C9E" w:rsidP="00754791">
      <w:r>
        <w:t xml:space="preserve">Once the images are prepared, they need to be organized into the expected folder locations. </w:t>
      </w:r>
    </w:p>
    <w:p w14:paraId="69256AD8" w14:textId="314F1AF7" w:rsidR="00DD1C9E" w:rsidRDefault="00DD1C9E" w:rsidP="00DD1C9E">
      <w:pPr>
        <w:spacing w:line="240" w:lineRule="auto"/>
        <w:contextualSpacing/>
      </w:pPr>
      <w:r>
        <w:t>Project Folder (where code resides)</w:t>
      </w:r>
    </w:p>
    <w:p w14:paraId="5B80D3EF" w14:textId="77777777" w:rsidR="00DD1C9E" w:rsidRDefault="00DD1C9E" w:rsidP="00DD1C9E">
      <w:pPr>
        <w:spacing w:line="240" w:lineRule="auto"/>
        <w:ind w:firstLine="720"/>
        <w:contextualSpacing/>
      </w:pPr>
      <w:proofErr w:type="spellStart"/>
      <w:r>
        <w:t>DataSet</w:t>
      </w:r>
      <w:proofErr w:type="spellEnd"/>
      <w:r>
        <w:t xml:space="preserve"> </w:t>
      </w:r>
      <w:proofErr w:type="spellStart"/>
      <w:r>
        <w:t>Folders_Images</w:t>
      </w:r>
      <w:proofErr w:type="spellEnd"/>
    </w:p>
    <w:p w14:paraId="784F4E23" w14:textId="77777777" w:rsidR="00DD1C9E" w:rsidRDefault="00DD1C9E" w:rsidP="00DD1C9E">
      <w:pPr>
        <w:spacing w:line="240" w:lineRule="auto"/>
        <w:contextualSpacing/>
      </w:pPr>
      <w:r>
        <w:tab/>
      </w:r>
      <w:r>
        <w:tab/>
      </w:r>
      <w:proofErr w:type="spellStart"/>
      <w:r>
        <w:t>TrainingDataSet</w:t>
      </w:r>
      <w:proofErr w:type="spellEnd"/>
    </w:p>
    <w:p w14:paraId="15759E83" w14:textId="77777777" w:rsidR="00DD1C9E" w:rsidRDefault="00DD1C9E" w:rsidP="00DD1C9E">
      <w:pPr>
        <w:spacing w:line="240" w:lineRule="auto"/>
        <w:contextualSpacing/>
      </w:pPr>
      <w:r>
        <w:tab/>
      </w:r>
      <w:r>
        <w:tab/>
      </w:r>
      <w:r>
        <w:tab/>
        <w:t>Images</w:t>
      </w:r>
    </w:p>
    <w:p w14:paraId="53A4CA43" w14:textId="77777777" w:rsidR="00DD1C9E" w:rsidRDefault="00DD1C9E" w:rsidP="00DD1C9E">
      <w:pPr>
        <w:spacing w:line="240" w:lineRule="auto"/>
        <w:contextualSpacing/>
      </w:pPr>
      <w:r>
        <w:tab/>
      </w:r>
      <w:r>
        <w:tab/>
      </w:r>
      <w:r>
        <w:tab/>
        <w:t>combined</w:t>
      </w:r>
    </w:p>
    <w:p w14:paraId="310FB1F5" w14:textId="77777777" w:rsidR="00DD1C9E" w:rsidRDefault="00DD1C9E" w:rsidP="00DD1C9E">
      <w:pPr>
        <w:spacing w:line="240" w:lineRule="auto"/>
        <w:contextualSpacing/>
      </w:pPr>
      <w:r>
        <w:tab/>
      </w:r>
      <w:r>
        <w:tab/>
      </w:r>
      <w:proofErr w:type="spellStart"/>
      <w:r>
        <w:t>TestingDataSet</w:t>
      </w:r>
      <w:proofErr w:type="spellEnd"/>
    </w:p>
    <w:p w14:paraId="422AD9DF" w14:textId="77777777" w:rsidR="00DD1C9E" w:rsidRDefault="00DD1C9E" w:rsidP="00DD1C9E">
      <w:pPr>
        <w:spacing w:line="240" w:lineRule="auto"/>
        <w:ind w:left="1440" w:firstLine="720"/>
        <w:contextualSpacing/>
      </w:pPr>
      <w:r>
        <w:t>Images</w:t>
      </w:r>
    </w:p>
    <w:p w14:paraId="56D94743" w14:textId="6597EE81" w:rsidR="00DD1C9E" w:rsidRDefault="00DD1C9E" w:rsidP="00DD1C9E">
      <w:pPr>
        <w:spacing w:line="240" w:lineRule="auto"/>
        <w:contextualSpacing/>
      </w:pPr>
      <w:r>
        <w:tab/>
      </w:r>
      <w:r>
        <w:tab/>
      </w:r>
      <w:r>
        <w:tab/>
        <w:t>combined</w:t>
      </w:r>
    </w:p>
    <w:p w14:paraId="3F51E825" w14:textId="77777777" w:rsidR="00DD1C9E" w:rsidRDefault="00DD1C9E" w:rsidP="00DD1C9E">
      <w:pPr>
        <w:spacing w:line="240" w:lineRule="auto"/>
        <w:contextualSpacing/>
      </w:pPr>
      <w:r>
        <w:tab/>
      </w:r>
      <w:r>
        <w:tab/>
      </w:r>
      <w:proofErr w:type="spellStart"/>
      <w:r>
        <w:t>SubjectXXX</w:t>
      </w:r>
      <w:proofErr w:type="spellEnd"/>
    </w:p>
    <w:p w14:paraId="4443B393" w14:textId="77777777" w:rsidR="00DD1C9E" w:rsidRDefault="00DD1C9E" w:rsidP="00DD1C9E">
      <w:pPr>
        <w:spacing w:line="240" w:lineRule="auto"/>
        <w:contextualSpacing/>
      </w:pPr>
      <w:r>
        <w:tab/>
      </w:r>
      <w:r>
        <w:tab/>
      </w:r>
      <w:r>
        <w:tab/>
        <w:t>Images</w:t>
      </w:r>
    </w:p>
    <w:p w14:paraId="6BFCC765" w14:textId="77777777" w:rsidR="00DD1C9E" w:rsidRDefault="00DD1C9E" w:rsidP="00DD1C9E">
      <w:pPr>
        <w:ind w:firstLine="720"/>
        <w:contextualSpacing/>
      </w:pPr>
      <w:proofErr w:type="spellStart"/>
      <w:r>
        <w:t>DataSet</w:t>
      </w:r>
      <w:proofErr w:type="spellEnd"/>
      <w:r>
        <w:t xml:space="preserve"> Folders_HDF5 </w:t>
      </w:r>
    </w:p>
    <w:p w14:paraId="744CE9F6" w14:textId="449D42EE" w:rsidR="00DD1C9E" w:rsidRDefault="00DD1C9E" w:rsidP="00DD1C9E">
      <w:pPr>
        <w:ind w:left="720" w:firstLine="720"/>
        <w:contextualSpacing/>
      </w:pPr>
      <w:r>
        <w:t>This folder contain</w:t>
      </w:r>
      <w:r w:rsidR="0066316C">
        <w:t>s</w:t>
      </w:r>
      <w:r>
        <w:t xml:space="preserve"> the </w:t>
      </w:r>
      <w:r w:rsidR="0066316C">
        <w:t>HDF5 formatted data that is saved and loaded by the python scripts. Users do not need to access this folder manually.</w:t>
      </w:r>
    </w:p>
    <w:p w14:paraId="0905239B" w14:textId="77777777" w:rsidR="00DD1C9E" w:rsidRDefault="00DD1C9E" w:rsidP="00754791"/>
    <w:p w14:paraId="6FD95F39" w14:textId="2FF98153" w:rsidR="00BC0819" w:rsidRDefault="00EE7DE9">
      <w:r>
        <w:t xml:space="preserve">Training </w:t>
      </w:r>
      <w:r w:rsidR="00754791">
        <w:t xml:space="preserve">and validation </w:t>
      </w:r>
      <w:r>
        <w:t>dataset</w:t>
      </w:r>
      <w:r w:rsidR="00754791">
        <w:t xml:space="preserve">s currently </w:t>
      </w:r>
      <w:r w:rsidR="00A529C9">
        <w:t xml:space="preserve">include AOSLO perfusion images acquired from </w:t>
      </w:r>
      <w:r>
        <w:t>human</w:t>
      </w:r>
      <w:r w:rsidR="00A529C9">
        <w:t xml:space="preserve"> and non-human primate (NHP) </w:t>
      </w:r>
      <w:r>
        <w:t>and experimental glaucoma NHP.</w:t>
      </w:r>
      <w:r w:rsidR="00BC0819">
        <w:t xml:space="preserve"> They are provided in the “Data” folder of the GitHub repository as several .zip files.</w:t>
      </w:r>
      <w:r w:rsidR="00920082">
        <w:t xml:space="preserve"> </w:t>
      </w:r>
    </w:p>
    <w:p w14:paraId="7C984680" w14:textId="36E0AC75" w:rsidR="00920082" w:rsidRDefault="00920082">
      <w:r>
        <w:t>Training grayscale images are provided in three .zip files entitled Images01to17.zip, Images18to25.zip, Images28to31.zip. These must be unzipped and placed within the top-level “project” folde</w:t>
      </w:r>
      <w:r w:rsidR="00B65426">
        <w:t>r in one fo</w:t>
      </w:r>
      <w:r>
        <w:t>lder named “.\</w:t>
      </w:r>
      <w:proofErr w:type="spellStart"/>
      <w:r>
        <w:t>DataSet</w:t>
      </w:r>
      <w:proofErr w:type="spellEnd"/>
      <w:r>
        <w:t xml:space="preserve"> </w:t>
      </w:r>
      <w:proofErr w:type="spellStart"/>
      <w:r>
        <w:t>Folders_Images</w:t>
      </w:r>
      <w:proofErr w:type="spellEnd"/>
      <w:r>
        <w:t>\</w:t>
      </w:r>
      <w:proofErr w:type="spellStart"/>
      <w:r>
        <w:t>TrainingDataSet</w:t>
      </w:r>
      <w:proofErr w:type="spellEnd"/>
      <w:r>
        <w:t xml:space="preserve">\Images\”. These files have a naming convention of a ##_manual1_##_##, where ## is a zero padded value from 00 to 99. The first one represents an image index number which corresponds to the same subject. The second ## is the tile row index and the third </w:t>
      </w:r>
      <w:r>
        <w:lastRenderedPageBreak/>
        <w:t>## is the tile column index. These indices are used to register the 768 x 768 grayscale and ground-truth images to one another and to rebuild these images into the original montage images.</w:t>
      </w:r>
    </w:p>
    <w:p w14:paraId="3320EDB1" w14:textId="1D42D193" w:rsidR="00920082" w:rsidRDefault="00920082" w:rsidP="0058038B">
      <w:r>
        <w:t xml:space="preserve">The ground truth images are compressed in the TrainingGroundTruth.zip folder. These images contain values between 0 and 3 so that all truth images can be compressed in a single zip file. </w:t>
      </w:r>
      <w:r w:rsidR="0058038B">
        <w:t xml:space="preserve"> Once uncompressed, these images are expected to reside in the folder “.\</w:t>
      </w:r>
      <w:proofErr w:type="spellStart"/>
      <w:r w:rsidR="0058038B">
        <w:t>DataSet</w:t>
      </w:r>
      <w:proofErr w:type="spellEnd"/>
      <w:r w:rsidR="0058038B">
        <w:t xml:space="preserve"> </w:t>
      </w:r>
      <w:proofErr w:type="spellStart"/>
      <w:r w:rsidR="0058038B">
        <w:t>Folders_Images</w:t>
      </w:r>
      <w:proofErr w:type="spellEnd"/>
      <w:r w:rsidR="0058038B">
        <w:t>\</w:t>
      </w:r>
      <w:proofErr w:type="spellStart"/>
      <w:r w:rsidR="0058038B">
        <w:t>TrainingDataSet</w:t>
      </w:r>
      <w:proofErr w:type="spellEnd"/>
      <w:r w:rsidR="0058038B">
        <w:t xml:space="preserve">\Images\combined”. The name “combined” reflects that four ground-truth classes are combined in a single image.  </w:t>
      </w:r>
    </w:p>
    <w:p w14:paraId="43491F2B" w14:textId="7EFB8DD6" w:rsidR="0058038B" w:rsidRDefault="00920082" w:rsidP="0058038B">
      <w:r>
        <w:t xml:space="preserve">The </w:t>
      </w:r>
      <w:r w:rsidR="0058038B">
        <w:t>validation set is smaller than the training set, so the grayscale and ground truth images are in respective .zip files named ValidationImages.zip and ValidationGroundTruth.zip. The uncompressed images are expected to be located in “.\</w:t>
      </w:r>
      <w:proofErr w:type="spellStart"/>
      <w:r w:rsidR="0058038B">
        <w:t>DataSet</w:t>
      </w:r>
      <w:proofErr w:type="spellEnd"/>
      <w:r w:rsidR="0058038B">
        <w:t xml:space="preserve"> </w:t>
      </w:r>
      <w:proofErr w:type="spellStart"/>
      <w:r w:rsidR="0058038B">
        <w:t>Folders_Images</w:t>
      </w:r>
      <w:proofErr w:type="spellEnd"/>
      <w:r w:rsidR="0058038B">
        <w:t>\</w:t>
      </w:r>
      <w:proofErr w:type="spellStart"/>
      <w:r w:rsidR="0058038B">
        <w:t>Testin</w:t>
      </w:r>
      <w:r w:rsidR="00E2770D">
        <w:t>g</w:t>
      </w:r>
      <w:r w:rsidR="0058038B">
        <w:t>DataSet</w:t>
      </w:r>
      <w:proofErr w:type="spellEnd"/>
      <w:r w:rsidR="0058038B">
        <w:t>\Images\” and in “.\</w:t>
      </w:r>
      <w:proofErr w:type="spellStart"/>
      <w:r w:rsidR="0058038B">
        <w:t>DataSet</w:t>
      </w:r>
      <w:proofErr w:type="spellEnd"/>
      <w:r w:rsidR="0058038B">
        <w:t xml:space="preserve"> </w:t>
      </w:r>
      <w:proofErr w:type="spellStart"/>
      <w:r w:rsidR="0058038B">
        <w:t>Folders_Images</w:t>
      </w:r>
      <w:proofErr w:type="spellEnd"/>
      <w:r w:rsidR="0058038B">
        <w:t>\</w:t>
      </w:r>
      <w:proofErr w:type="spellStart"/>
      <w:r w:rsidR="0058038B">
        <w:t>TestingDataSet</w:t>
      </w:r>
      <w:proofErr w:type="spellEnd"/>
      <w:r w:rsidR="0058038B">
        <w:t xml:space="preserve">\combined\”, respectively. </w:t>
      </w:r>
    </w:p>
    <w:p w14:paraId="23C623B0" w14:textId="28ACDD4F" w:rsidR="0066316C" w:rsidRDefault="0066316C">
      <w:r>
        <w:t>Grayscale images to be segmented can be organized in subfolders that are named in the config_test_only.py. The example above is “\</w:t>
      </w:r>
      <w:proofErr w:type="spellStart"/>
      <w:r>
        <w:t>SubjectXXX</w:t>
      </w:r>
      <w:proofErr w:type="spellEnd"/>
      <w:r>
        <w:t xml:space="preserve">\Images”. </w:t>
      </w:r>
    </w:p>
    <w:p w14:paraId="39A8672F" w14:textId="0F6815D4" w:rsidR="00A8715F" w:rsidRPr="00150682" w:rsidRDefault="00754791" w:rsidP="00E4691E">
      <w:pPr>
        <w:pStyle w:val="Heading1"/>
      </w:pPr>
      <w:r>
        <w:t xml:space="preserve">CNN </w:t>
      </w:r>
      <w:r w:rsidR="00EE7DE9" w:rsidRPr="00150682">
        <w:t>Code Preparation</w:t>
      </w:r>
    </w:p>
    <w:p w14:paraId="4FEB814F" w14:textId="4503C4D6" w:rsidR="00E74C26" w:rsidRDefault="00A8715F" w:rsidP="008734C2">
      <w:r>
        <w:t xml:space="preserve">The following </w:t>
      </w:r>
      <w:r w:rsidR="00491998">
        <w:t xml:space="preserve">modules were designed to work with the high-performance resources at </w:t>
      </w:r>
      <w:r w:rsidR="00E74C26">
        <w:t xml:space="preserve">UH. </w:t>
      </w:r>
      <w:r w:rsidR="0058484E">
        <w:t xml:space="preserve">Note that </w:t>
      </w:r>
      <w:r w:rsidR="00E74C26">
        <w:t>the text (*.txt) files and BASH scripts (*.</w:t>
      </w:r>
      <w:proofErr w:type="spellStart"/>
      <w:r w:rsidR="00E74C26">
        <w:t>sh</w:t>
      </w:r>
      <w:proofErr w:type="spellEnd"/>
      <w:r w:rsidR="00E74C26">
        <w:t xml:space="preserve">) </w:t>
      </w:r>
      <w:r w:rsidR="0058484E">
        <w:t xml:space="preserve">contain specific references </w:t>
      </w:r>
      <w:r w:rsidR="00E74C26">
        <w:t xml:space="preserve">to the </w:t>
      </w:r>
      <w:r w:rsidR="00F557C1">
        <w:t xml:space="preserve">particular </w:t>
      </w:r>
      <w:r w:rsidR="00E74C26">
        <w:t xml:space="preserve">computing environment. </w:t>
      </w:r>
      <w:r w:rsidR="007D19BC">
        <w:t>The BASH scripts (*.</w:t>
      </w:r>
      <w:proofErr w:type="spellStart"/>
      <w:r w:rsidR="007D19BC">
        <w:t>sh</w:t>
      </w:r>
      <w:proofErr w:type="spellEnd"/>
      <w:r w:rsidR="007D19BC">
        <w:t xml:space="preserve">) are used to submit jobs to the specific high-performance system. </w:t>
      </w:r>
      <w:r w:rsidR="00E74C26">
        <w:t>The text file</w:t>
      </w:r>
      <w:r w:rsidR="00F557C1">
        <w:t xml:space="preserve">s </w:t>
      </w:r>
      <w:r w:rsidR="007D19BC">
        <w:t xml:space="preserve">provide parameters and </w:t>
      </w:r>
      <w:r w:rsidR="00F557C1">
        <w:t xml:space="preserve">file paths </w:t>
      </w:r>
      <w:r w:rsidR="007D19BC">
        <w:t>required by the python code for the specific job.</w:t>
      </w:r>
      <w:r w:rsidR="00E74C26">
        <w:t xml:space="preserve"> It is expected that these modules will be modified or replaced for the specific computing environment. </w:t>
      </w:r>
    </w:p>
    <w:p w14:paraId="0F680978" w14:textId="195FC87D" w:rsidR="00250911" w:rsidRDefault="00D8532A" w:rsidP="00250911">
      <w:r>
        <w:rPr>
          <w:noProof/>
        </w:rPr>
        <mc:AlternateContent>
          <mc:Choice Requires="wps">
            <w:drawing>
              <wp:anchor distT="45720" distB="45720" distL="114300" distR="114300" simplePos="0" relativeHeight="251659264" behindDoc="1" locked="0" layoutInCell="1" allowOverlap="1" wp14:anchorId="583A44BA" wp14:editId="04E52823">
                <wp:simplePos x="0" y="0"/>
                <wp:positionH relativeFrom="column">
                  <wp:posOffset>476250</wp:posOffset>
                </wp:positionH>
                <wp:positionV relativeFrom="paragraph">
                  <wp:posOffset>385445</wp:posOffset>
                </wp:positionV>
                <wp:extent cx="4857750" cy="324802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0" cy="3248025"/>
                        </a:xfrm>
                        <a:prstGeom prst="rect">
                          <a:avLst/>
                        </a:prstGeom>
                        <a:solidFill>
                          <a:srgbClr val="FFFFFF"/>
                        </a:solidFill>
                        <a:ln w="9525">
                          <a:solidFill>
                            <a:srgbClr val="000000"/>
                          </a:solidFill>
                          <a:miter lim="800000"/>
                          <a:headEnd/>
                          <a:tailEnd/>
                        </a:ln>
                      </wps:spPr>
                      <wps:txbx>
                        <w:txbxContent>
                          <w:p w14:paraId="4D7F6198" w14:textId="2005AA3B" w:rsidR="00920082" w:rsidRDefault="00920082" w:rsidP="00D8532A">
                            <w:pPr>
                              <w:spacing w:after="0" w:line="240" w:lineRule="auto"/>
                            </w:pPr>
                            <w:proofErr w:type="gramStart"/>
                            <w:r>
                              <w:t>#!/</w:t>
                            </w:r>
                            <w:proofErr w:type="gramEnd"/>
                            <w:r>
                              <w:t>bin/bash</w:t>
                            </w:r>
                          </w:p>
                          <w:p w14:paraId="2ACFD1FF" w14:textId="77777777" w:rsidR="00920082" w:rsidRDefault="00920082" w:rsidP="00D8532A">
                            <w:pPr>
                              <w:spacing w:after="0" w:line="240" w:lineRule="auto"/>
                            </w:pPr>
                            <w:r>
                              <w:t xml:space="preserve">#SBATCH -J </w:t>
                            </w:r>
                            <w:r w:rsidRPr="00130707">
                              <w:rPr>
                                <w:highlight w:val="lightGray"/>
                              </w:rPr>
                              <w:t xml:space="preserve">[job </w:t>
                            </w:r>
                            <w:proofErr w:type="gramStart"/>
                            <w:r w:rsidRPr="00130707">
                              <w:rPr>
                                <w:highlight w:val="lightGray"/>
                              </w:rPr>
                              <w:t>name]</w:t>
                            </w:r>
                            <w:r>
                              <w:t xml:space="preserve">   </w:t>
                            </w:r>
                            <w:proofErr w:type="gramEnd"/>
                            <w:r>
                              <w:t xml:space="preserve">    # job name</w:t>
                            </w:r>
                          </w:p>
                          <w:p w14:paraId="01B7EBF2" w14:textId="77777777" w:rsidR="00920082" w:rsidRDefault="00920082" w:rsidP="00D8532A">
                            <w:pPr>
                              <w:spacing w:after="0" w:line="240" w:lineRule="auto"/>
                            </w:pPr>
                            <w:r>
                              <w:t xml:space="preserve">#SBATCH –o </w:t>
                            </w:r>
                            <w:r w:rsidRPr="00130707">
                              <w:rPr>
                                <w:highlight w:val="lightGray"/>
                              </w:rPr>
                              <w:t>[output-file-name</w:t>
                            </w:r>
                            <w:proofErr w:type="gramStart"/>
                            <w:r w:rsidRPr="00130707">
                              <w:rPr>
                                <w:highlight w:val="lightGray"/>
                              </w:rPr>
                              <w:t>]</w:t>
                            </w:r>
                            <w:r>
                              <w:t>.</w:t>
                            </w:r>
                            <w:proofErr w:type="spellStart"/>
                            <w:r>
                              <w:t>o</w:t>
                            </w:r>
                            <w:proofErr w:type="gramEnd"/>
                            <w:r>
                              <w:t>%j</w:t>
                            </w:r>
                            <w:proofErr w:type="spellEnd"/>
                            <w:r>
                              <w:t xml:space="preserve">       # output and error file name (%j expands to </w:t>
                            </w:r>
                            <w:proofErr w:type="spellStart"/>
                            <w:r>
                              <w:t>jobID</w:t>
                            </w:r>
                            <w:proofErr w:type="spellEnd"/>
                            <w:r>
                              <w:t>)</w:t>
                            </w:r>
                          </w:p>
                          <w:p w14:paraId="07E36142" w14:textId="77777777" w:rsidR="00920082" w:rsidRDefault="00920082" w:rsidP="00D8532A">
                            <w:pPr>
                              <w:spacing w:after="0" w:line="240" w:lineRule="auto"/>
                            </w:pPr>
                            <w:r>
                              <w:t xml:space="preserve">#SBATCH -N 1 -n </w:t>
                            </w:r>
                            <w:proofErr w:type="gramStart"/>
                            <w:r>
                              <w:t>2  #</w:t>
                            </w:r>
                            <w:proofErr w:type="gramEnd"/>
                            <w:r>
                              <w:t>Nodes to call and uses</w:t>
                            </w:r>
                          </w:p>
                          <w:p w14:paraId="3916D940" w14:textId="77777777" w:rsidR="00920082" w:rsidRDefault="00920082" w:rsidP="00D8532A">
                            <w:pPr>
                              <w:spacing w:after="0" w:line="240" w:lineRule="auto"/>
                            </w:pPr>
                            <w:r>
                              <w:t xml:space="preserve">#SBATCH -p </w:t>
                            </w:r>
                            <w:proofErr w:type="spellStart"/>
                            <w:r>
                              <w:t>gpu</w:t>
                            </w:r>
                            <w:proofErr w:type="spellEnd"/>
                            <w:r>
                              <w:t xml:space="preserve"> #can call different GPUs based on what is available on the cluster</w:t>
                            </w:r>
                          </w:p>
                          <w:p w14:paraId="3C994688" w14:textId="6DF27E4A" w:rsidR="00920082" w:rsidRDefault="00920082" w:rsidP="00D8532A">
                            <w:pPr>
                              <w:spacing w:after="0" w:line="240" w:lineRule="auto"/>
                            </w:pPr>
                            <w:r>
                              <w:t>#SBATCH --</w:t>
                            </w:r>
                            <w:proofErr w:type="spellStart"/>
                            <w:r>
                              <w:t>gres</w:t>
                            </w:r>
                            <w:proofErr w:type="spellEnd"/>
                            <w:r>
                              <w:t>=gpu:1</w:t>
                            </w:r>
                          </w:p>
                          <w:p w14:paraId="5F33953D" w14:textId="069614FE" w:rsidR="00920082" w:rsidRDefault="00920082" w:rsidP="00D8532A">
                            <w:pPr>
                              <w:spacing w:after="0" w:line="240" w:lineRule="auto"/>
                            </w:pPr>
                            <w:r>
                              <w:t xml:space="preserve">#SBATCH -A </w:t>
                            </w:r>
                            <w:r w:rsidRPr="00130707">
                              <w:rPr>
                                <w:highlight w:val="lightGray"/>
                              </w:rPr>
                              <w:t>[allocation name]</w:t>
                            </w:r>
                            <w:r>
                              <w:t xml:space="preserve"> #allocation</w:t>
                            </w:r>
                          </w:p>
                          <w:p w14:paraId="58F12A16" w14:textId="77777777" w:rsidR="00920082" w:rsidRDefault="00920082" w:rsidP="00D8532A">
                            <w:pPr>
                              <w:spacing w:after="0" w:line="240" w:lineRule="auto"/>
                            </w:pPr>
                            <w:r>
                              <w:t>#SBATCH --mail-user=</w:t>
                            </w:r>
                            <w:r w:rsidRPr="00130707">
                              <w:rPr>
                                <w:highlight w:val="lightGray"/>
                              </w:rPr>
                              <w:t>[email-address]</w:t>
                            </w:r>
                            <w:r>
                              <w:t xml:space="preserve"> #who to email</w:t>
                            </w:r>
                          </w:p>
                          <w:p w14:paraId="36E88188" w14:textId="77777777" w:rsidR="00920082" w:rsidRDefault="00920082" w:rsidP="00D8532A">
                            <w:pPr>
                              <w:spacing w:after="0" w:line="240" w:lineRule="auto"/>
                            </w:pPr>
                            <w:r>
                              <w:t>#SBATCH --mail-type=</w:t>
                            </w:r>
                            <w:proofErr w:type="gramStart"/>
                            <w:r>
                              <w:t>all  #</w:t>
                            </w:r>
                            <w:proofErr w:type="gramEnd"/>
                            <w:r>
                              <w:t xml:space="preserve"> email me when the job starts and ends</w:t>
                            </w:r>
                          </w:p>
                          <w:p w14:paraId="10BE1BB2" w14:textId="77777777" w:rsidR="00920082" w:rsidRDefault="00920082" w:rsidP="00D8532A">
                            <w:pPr>
                              <w:spacing w:after="0" w:line="240" w:lineRule="auto"/>
                            </w:pPr>
                            <w:r>
                              <w:t>#SBATCH --mem=100GB #How much memory to allocate to job</w:t>
                            </w:r>
                          </w:p>
                          <w:p w14:paraId="6839349C" w14:textId="77777777" w:rsidR="00920082" w:rsidRDefault="00920082" w:rsidP="00D8532A">
                            <w:pPr>
                              <w:spacing w:after="0" w:line="240" w:lineRule="auto"/>
                            </w:pPr>
                            <w:r>
                              <w:t>#SBATCH -t 24:00:00 #How long to let job run for (max time is 24hrs)</w:t>
                            </w:r>
                          </w:p>
                          <w:p w14:paraId="75A4204E" w14:textId="77777777" w:rsidR="00920082" w:rsidRDefault="00920082" w:rsidP="00D8532A">
                            <w:pPr>
                              <w:spacing w:after="0"/>
                            </w:pPr>
                          </w:p>
                          <w:p w14:paraId="34785629" w14:textId="77777777" w:rsidR="00920082" w:rsidRDefault="00920082" w:rsidP="00D8532A">
                            <w:pPr>
                              <w:spacing w:after="0"/>
                            </w:pPr>
                            <w:r>
                              <w:t>module load Anaconda2/python-2.</w:t>
                            </w:r>
                            <w:proofErr w:type="gramStart"/>
                            <w:r>
                              <w:t>7  #</w:t>
                            </w:r>
                            <w:proofErr w:type="gramEnd"/>
                            <w:r>
                              <w:t>Loads the python module on the cluster</w:t>
                            </w:r>
                          </w:p>
                          <w:p w14:paraId="078E2642" w14:textId="77777777" w:rsidR="00920082" w:rsidRDefault="00920082" w:rsidP="00D8532A">
                            <w:pPr>
                              <w:spacing w:after="0"/>
                            </w:pPr>
                            <w:r>
                              <w:t>module add CUDA/9.1.</w:t>
                            </w:r>
                            <w:proofErr w:type="gramStart"/>
                            <w:r>
                              <w:t>85  #</w:t>
                            </w:r>
                            <w:proofErr w:type="gramEnd"/>
                            <w:r>
                              <w:t>Loads the CUDA resources on the cluster</w:t>
                            </w:r>
                          </w:p>
                          <w:p w14:paraId="3D8FBF2D" w14:textId="22E5E4AD" w:rsidR="00920082" w:rsidRDefault="00920082" w:rsidP="00D8532A">
                            <w:pPr>
                              <w:spacing w:after="0"/>
                            </w:pPr>
                            <w:r>
                              <w:t>python wrapperPrepData.py 'config_G_Test.txt'</w:t>
                            </w:r>
                          </w:p>
                          <w:p w14:paraId="6FACC636" w14:textId="77777777" w:rsidR="00920082" w:rsidRDefault="00920082" w:rsidP="00D8532A">
                            <w:pPr>
                              <w:contextualSpacing/>
                            </w:pPr>
                            <w:r>
                              <w:t>masterScript_TrainandTest_All.py 'config_G_Test.txt'</w:t>
                            </w:r>
                          </w:p>
                          <w:p w14:paraId="68827419" w14:textId="523CEB5E" w:rsidR="00920082" w:rsidRDefault="00920082" w:rsidP="00D8532A">
                            <w:pPr>
                              <w:spacing w:after="0"/>
                            </w:pPr>
                          </w:p>
                          <w:p w14:paraId="061E68C4" w14:textId="77777777" w:rsidR="00920082" w:rsidRDefault="00920082" w:rsidP="00D8532A">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A44BA" id="_x0000_t202" coordsize="21600,21600" o:spt="202" path="m,l,21600r21600,l21600,xe">
                <v:stroke joinstyle="miter"/>
                <v:path gradientshapeok="t" o:connecttype="rect"/>
              </v:shapetype>
              <v:shape id="Text Box 2" o:spid="_x0000_s1026" type="#_x0000_t202" style="position:absolute;margin-left:37.5pt;margin-top:30.35pt;width:382.5pt;height:255.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">
                <v:textbox>
                  <w:txbxContent>
                    <w:p w14:paraId="4D7F6198" w14:textId="2005AA3B" w:rsidR="00920082" w:rsidRDefault="00920082" w:rsidP="00D8532A">
                      <w:pPr>
                        <w:spacing w:after="0" w:line="240" w:lineRule="auto"/>
                      </w:pPr>
                      <w:proofErr w:type="gramStart"/>
                      <w:r>
                        <w:t>#!/</w:t>
                      </w:r>
                      <w:proofErr w:type="gramEnd"/>
                      <w:r>
                        <w:t>bin/bash</w:t>
                      </w:r>
                    </w:p>
                    <w:p w14:paraId="2ACFD1FF" w14:textId="77777777" w:rsidR="00920082" w:rsidRDefault="00920082" w:rsidP="00D8532A">
                      <w:pPr>
                        <w:spacing w:after="0" w:line="240" w:lineRule="auto"/>
                      </w:pPr>
                      <w:r>
                        <w:t xml:space="preserve">#SBATCH -J </w:t>
                      </w:r>
                      <w:r w:rsidRPr="00130707">
                        <w:rPr>
                          <w:highlight w:val="lightGray"/>
                        </w:rPr>
                        <w:t xml:space="preserve">[job </w:t>
                      </w:r>
                      <w:proofErr w:type="gramStart"/>
                      <w:r w:rsidRPr="00130707">
                        <w:rPr>
                          <w:highlight w:val="lightGray"/>
                        </w:rPr>
                        <w:t>name]</w:t>
                      </w:r>
                      <w:r>
                        <w:t xml:space="preserve">   </w:t>
                      </w:r>
                      <w:proofErr w:type="gramEnd"/>
                      <w:r>
                        <w:t xml:space="preserve">    # job name</w:t>
                      </w:r>
                    </w:p>
                    <w:p w14:paraId="01B7EBF2" w14:textId="77777777" w:rsidR="00920082" w:rsidRDefault="00920082" w:rsidP="00D8532A">
                      <w:pPr>
                        <w:spacing w:after="0" w:line="240" w:lineRule="auto"/>
                      </w:pPr>
                      <w:r>
                        <w:t xml:space="preserve">#SBATCH –o </w:t>
                      </w:r>
                      <w:r w:rsidRPr="00130707">
                        <w:rPr>
                          <w:highlight w:val="lightGray"/>
                        </w:rPr>
                        <w:t>[output-file-name</w:t>
                      </w:r>
                      <w:proofErr w:type="gramStart"/>
                      <w:r w:rsidRPr="00130707">
                        <w:rPr>
                          <w:highlight w:val="lightGray"/>
                        </w:rPr>
                        <w:t>]</w:t>
                      </w:r>
                      <w:r>
                        <w:t>.</w:t>
                      </w:r>
                      <w:proofErr w:type="spellStart"/>
                      <w:r>
                        <w:t>o</w:t>
                      </w:r>
                      <w:proofErr w:type="gramEnd"/>
                      <w:r>
                        <w:t>%j</w:t>
                      </w:r>
                      <w:proofErr w:type="spellEnd"/>
                      <w:r>
                        <w:t xml:space="preserve">       # output and error file name (%j expands to </w:t>
                      </w:r>
                      <w:proofErr w:type="spellStart"/>
                      <w:r>
                        <w:t>jobID</w:t>
                      </w:r>
                      <w:proofErr w:type="spellEnd"/>
                      <w:r>
                        <w:t>)</w:t>
                      </w:r>
                    </w:p>
                    <w:p w14:paraId="07E36142" w14:textId="77777777" w:rsidR="00920082" w:rsidRDefault="00920082" w:rsidP="00D8532A">
                      <w:pPr>
                        <w:spacing w:after="0" w:line="240" w:lineRule="auto"/>
                      </w:pPr>
                      <w:r>
                        <w:t xml:space="preserve">#SBATCH -N 1 -n </w:t>
                      </w:r>
                      <w:proofErr w:type="gramStart"/>
                      <w:r>
                        <w:t>2  #</w:t>
                      </w:r>
                      <w:proofErr w:type="gramEnd"/>
                      <w:r>
                        <w:t>Nodes to call and uses</w:t>
                      </w:r>
                    </w:p>
                    <w:p w14:paraId="3916D940" w14:textId="77777777" w:rsidR="00920082" w:rsidRDefault="00920082" w:rsidP="00D8532A">
                      <w:pPr>
                        <w:spacing w:after="0" w:line="240" w:lineRule="auto"/>
                      </w:pPr>
                      <w:r>
                        <w:t xml:space="preserve">#SBATCH -p </w:t>
                      </w:r>
                      <w:proofErr w:type="spellStart"/>
                      <w:r>
                        <w:t>gpu</w:t>
                      </w:r>
                      <w:proofErr w:type="spellEnd"/>
                      <w:r>
                        <w:t xml:space="preserve"> #can call different GPUs based on what is available on the cluster</w:t>
                      </w:r>
                    </w:p>
                    <w:p w14:paraId="3C994688" w14:textId="6DF27E4A" w:rsidR="00920082" w:rsidRDefault="00920082" w:rsidP="00D8532A">
                      <w:pPr>
                        <w:spacing w:after="0" w:line="240" w:lineRule="auto"/>
                      </w:pPr>
                      <w:r>
                        <w:t>#SBATCH --</w:t>
                      </w:r>
                      <w:proofErr w:type="spellStart"/>
                      <w:r>
                        <w:t>gres</w:t>
                      </w:r>
                      <w:proofErr w:type="spellEnd"/>
                      <w:r>
                        <w:t>=gpu:1</w:t>
                      </w:r>
                    </w:p>
                    <w:p w14:paraId="5F33953D" w14:textId="069614FE" w:rsidR="00920082" w:rsidRDefault="00920082" w:rsidP="00D8532A">
                      <w:pPr>
                        <w:spacing w:after="0" w:line="240" w:lineRule="auto"/>
                      </w:pPr>
                      <w:r>
                        <w:t xml:space="preserve">#SBATCH -A </w:t>
                      </w:r>
                      <w:r w:rsidRPr="00130707">
                        <w:rPr>
                          <w:highlight w:val="lightGray"/>
                        </w:rPr>
                        <w:t>[allocation name]</w:t>
                      </w:r>
                      <w:r>
                        <w:t xml:space="preserve"> #allocation</w:t>
                      </w:r>
                    </w:p>
                    <w:p w14:paraId="58F12A16" w14:textId="77777777" w:rsidR="00920082" w:rsidRDefault="00920082" w:rsidP="00D8532A">
                      <w:pPr>
                        <w:spacing w:after="0" w:line="240" w:lineRule="auto"/>
                      </w:pPr>
                      <w:r>
                        <w:t>#SBATCH --mail-user=</w:t>
                      </w:r>
                      <w:r w:rsidRPr="00130707">
                        <w:rPr>
                          <w:highlight w:val="lightGray"/>
                        </w:rPr>
                        <w:t>[email-address]</w:t>
                      </w:r>
                      <w:r>
                        <w:t xml:space="preserve"> #who to email</w:t>
                      </w:r>
                    </w:p>
                    <w:p w14:paraId="36E88188" w14:textId="77777777" w:rsidR="00920082" w:rsidRDefault="00920082" w:rsidP="00D8532A">
                      <w:pPr>
                        <w:spacing w:after="0" w:line="240" w:lineRule="auto"/>
                      </w:pPr>
                      <w:r>
                        <w:t>#SBATCH --mail-type=</w:t>
                      </w:r>
                      <w:proofErr w:type="gramStart"/>
                      <w:r>
                        <w:t>all  #</w:t>
                      </w:r>
                      <w:proofErr w:type="gramEnd"/>
                      <w:r>
                        <w:t xml:space="preserve"> email me when the job starts and ends</w:t>
                      </w:r>
                    </w:p>
                    <w:p w14:paraId="10BE1BB2" w14:textId="77777777" w:rsidR="00920082" w:rsidRDefault="00920082" w:rsidP="00D8532A">
                      <w:pPr>
                        <w:spacing w:after="0" w:line="240" w:lineRule="auto"/>
                      </w:pPr>
                      <w:r>
                        <w:t>#SBATCH --mem=100GB #How much memory to allocate to job</w:t>
                      </w:r>
                    </w:p>
                    <w:p w14:paraId="6839349C" w14:textId="77777777" w:rsidR="00920082" w:rsidRDefault="00920082" w:rsidP="00D8532A">
                      <w:pPr>
                        <w:spacing w:after="0" w:line="240" w:lineRule="auto"/>
                      </w:pPr>
                      <w:r>
                        <w:t>#SBATCH -t 24:00:00 #How long to let job run for (max time is 24hrs)</w:t>
                      </w:r>
                    </w:p>
                    <w:p w14:paraId="75A4204E" w14:textId="77777777" w:rsidR="00920082" w:rsidRDefault="00920082" w:rsidP="00D8532A">
                      <w:pPr>
                        <w:spacing w:after="0"/>
                      </w:pPr>
                    </w:p>
                    <w:p w14:paraId="34785629" w14:textId="77777777" w:rsidR="00920082" w:rsidRDefault="00920082" w:rsidP="00D8532A">
                      <w:pPr>
                        <w:spacing w:after="0"/>
                      </w:pPr>
                      <w:r>
                        <w:t>module load Anaconda2/python-2.</w:t>
                      </w:r>
                      <w:proofErr w:type="gramStart"/>
                      <w:r>
                        <w:t>7  #</w:t>
                      </w:r>
                      <w:proofErr w:type="gramEnd"/>
                      <w:r>
                        <w:t>Loads the python module on the cluster</w:t>
                      </w:r>
                    </w:p>
                    <w:p w14:paraId="078E2642" w14:textId="77777777" w:rsidR="00920082" w:rsidRDefault="00920082" w:rsidP="00D8532A">
                      <w:pPr>
                        <w:spacing w:after="0"/>
                      </w:pPr>
                      <w:r>
                        <w:t>module add CUDA/9.1.</w:t>
                      </w:r>
                      <w:proofErr w:type="gramStart"/>
                      <w:r>
                        <w:t>85  #</w:t>
                      </w:r>
                      <w:proofErr w:type="gramEnd"/>
                      <w:r>
                        <w:t>Loads the CUDA resources on the cluster</w:t>
                      </w:r>
                    </w:p>
                    <w:p w14:paraId="3D8FBF2D" w14:textId="22E5E4AD" w:rsidR="00920082" w:rsidRDefault="00920082" w:rsidP="00D8532A">
                      <w:pPr>
                        <w:spacing w:after="0"/>
                      </w:pPr>
                      <w:r>
                        <w:t>python wrapperPrepData.py 'config_G_Test.txt'</w:t>
                      </w:r>
                    </w:p>
                    <w:p w14:paraId="6FACC636" w14:textId="77777777" w:rsidR="00920082" w:rsidRDefault="00920082" w:rsidP="00D8532A">
                      <w:pPr>
                        <w:contextualSpacing/>
                      </w:pPr>
                      <w:r>
                        <w:t>masterScript_TrainandTest_All.py 'config_G_Test.txt'</w:t>
                      </w:r>
                    </w:p>
                    <w:p w14:paraId="68827419" w14:textId="523CEB5E" w:rsidR="00920082" w:rsidRDefault="00920082" w:rsidP="00D8532A">
                      <w:pPr>
                        <w:spacing w:after="0"/>
                      </w:pPr>
                    </w:p>
                    <w:p w14:paraId="061E68C4" w14:textId="77777777" w:rsidR="00920082" w:rsidRDefault="00920082" w:rsidP="00D8532A">
                      <w:pPr>
                        <w:spacing w:after="0"/>
                      </w:pPr>
                    </w:p>
                  </w:txbxContent>
                </v:textbox>
                <w10:wrap type="topAndBottom"/>
              </v:shape>
            </w:pict>
          </mc:Fallback>
        </mc:AlternateContent>
      </w:r>
      <w:r w:rsidR="00250911">
        <w:t xml:space="preserve">This </w:t>
      </w:r>
      <w:r>
        <w:t xml:space="preserve">example </w:t>
      </w:r>
      <w:r w:rsidR="00250911">
        <w:t xml:space="preserve">BASH script uses </w:t>
      </w:r>
      <w:r w:rsidR="00E2770D" w:rsidRPr="00E2770D">
        <w:rPr>
          <w:highlight w:val="lightGray"/>
        </w:rPr>
        <w:t>[</w:t>
      </w:r>
      <w:r w:rsidR="00250911" w:rsidRPr="00E2770D">
        <w:rPr>
          <w:highlight w:val="lightGray"/>
        </w:rPr>
        <w:t xml:space="preserve">square brackets </w:t>
      </w:r>
      <w:r w:rsidRPr="00E2770D">
        <w:rPr>
          <w:highlight w:val="lightGray"/>
        </w:rPr>
        <w:t>in gray</w:t>
      </w:r>
      <w:r w:rsidR="00E2770D" w:rsidRPr="00E2770D">
        <w:rPr>
          <w:highlight w:val="lightGray"/>
        </w:rPr>
        <w:t>]</w:t>
      </w:r>
      <w:r>
        <w:t xml:space="preserve"> </w:t>
      </w:r>
      <w:r w:rsidR="00250911">
        <w:t>to indicate user-defined information.</w:t>
      </w:r>
    </w:p>
    <w:p w14:paraId="72B25AB9" w14:textId="58A9B421" w:rsidR="00130707" w:rsidRDefault="007D19BC" w:rsidP="008F0AB0">
      <w:pPr>
        <w:pStyle w:val="Heading2"/>
      </w:pPr>
      <w:r>
        <w:lastRenderedPageBreak/>
        <w:t>Python Modules</w:t>
      </w:r>
    </w:p>
    <w:p w14:paraId="22C4E450" w14:textId="77777777" w:rsidR="00250911" w:rsidRDefault="00250911" w:rsidP="008F0AB0">
      <w:pPr>
        <w:keepNext/>
      </w:pPr>
      <w:r>
        <w:t xml:space="preserve">wrapperPrepData.py </w:t>
      </w:r>
    </w:p>
    <w:p w14:paraId="7677A49B" w14:textId="40A04A85" w:rsidR="00250911" w:rsidRDefault="00250911" w:rsidP="00250911">
      <w:r>
        <w:t xml:space="preserve">This script converts the images from their original file format into </w:t>
      </w:r>
      <w:r w:rsidR="00C8691E">
        <w:t xml:space="preserve">a single array of images in </w:t>
      </w:r>
      <w:r w:rsidR="007D19BC">
        <w:t>HDF5</w:t>
      </w:r>
      <w:r>
        <w:t xml:space="preserve"> file format</w:t>
      </w:r>
      <w:r w:rsidR="00D8532A">
        <w:t xml:space="preserve">. </w:t>
      </w:r>
      <w:r>
        <w:t xml:space="preserve">This script also runs checks to make sure that </w:t>
      </w:r>
      <w:r w:rsidR="00D8532A">
        <w:t xml:space="preserve">the </w:t>
      </w:r>
      <w:r>
        <w:t xml:space="preserve">images are the same size and are in grayscale format. </w:t>
      </w:r>
    </w:p>
    <w:p w14:paraId="3F6878D2" w14:textId="77777777" w:rsidR="00250911" w:rsidRDefault="00250911" w:rsidP="00250911">
      <w:r w:rsidRPr="00DD584E">
        <w:t xml:space="preserve">masterScript_TrainandTest_All.py </w:t>
      </w:r>
    </w:p>
    <w:p w14:paraId="3A753F3C" w14:textId="33FC8EDF" w:rsidR="00D8532A" w:rsidRDefault="00250911" w:rsidP="00D8532A">
      <w:r>
        <w:t xml:space="preserve">This script trains the CNN on the training dataset provided with the parameters outlined in the .txt file. It then does the validation of the trained network </w:t>
      </w:r>
      <w:r w:rsidR="00C8691E">
        <w:t>using</w:t>
      </w:r>
      <w:r>
        <w:t xml:space="preserve"> the testing dataset provided.</w:t>
      </w:r>
    </w:p>
    <w:p w14:paraId="4387EA0C" w14:textId="10D0EF33" w:rsidR="00D8532A" w:rsidRDefault="00D8532A" w:rsidP="00D8532A">
      <w:r>
        <w:t xml:space="preserve">test_Unknown_Only.py </w:t>
      </w:r>
    </w:p>
    <w:p w14:paraId="797FFA88" w14:textId="77777777" w:rsidR="00C8691E" w:rsidRDefault="00D8532A" w:rsidP="00D8532A">
      <w:r>
        <w:t>This script uses weights from a previous training run to generate the CNN segmentation on AOSLO perfusion images</w:t>
      </w:r>
      <w:r w:rsidR="00C8691E">
        <w:t>. No ground-truth images are provided for these images.</w:t>
      </w:r>
    </w:p>
    <w:p w14:paraId="30E817B4" w14:textId="77777777" w:rsidR="00250911" w:rsidRDefault="00250911" w:rsidP="008734C2"/>
    <w:tbl>
      <w:tblPr>
        <w:tblStyle w:val="TableGrid"/>
        <w:tblW w:w="0" w:type="auto"/>
        <w:tblLook w:val="04A0" w:firstRow="1" w:lastRow="0" w:firstColumn="1" w:lastColumn="0" w:noHBand="0" w:noVBand="1"/>
      </w:tblPr>
      <w:tblGrid>
        <w:gridCol w:w="3415"/>
        <w:gridCol w:w="5935"/>
      </w:tblGrid>
      <w:tr w:rsidR="00A8715F" w14:paraId="2F52330A" w14:textId="77777777" w:rsidTr="00920082">
        <w:tc>
          <w:tcPr>
            <w:tcW w:w="9350" w:type="dxa"/>
            <w:gridSpan w:val="2"/>
          </w:tcPr>
          <w:p w14:paraId="3E67CDE2" w14:textId="77777777" w:rsidR="00A8715F" w:rsidRDefault="00A8715F" w:rsidP="00920082">
            <w:pPr>
              <w:jc w:val="center"/>
              <w:rPr>
                <w:b/>
              </w:rPr>
            </w:pPr>
            <w:r>
              <w:rPr>
                <w:b/>
              </w:rPr>
              <w:t>TABLE 2</w:t>
            </w:r>
          </w:p>
        </w:tc>
      </w:tr>
      <w:tr w:rsidR="00A8715F" w14:paraId="74017C08" w14:textId="77777777" w:rsidTr="00920082">
        <w:tc>
          <w:tcPr>
            <w:tcW w:w="9350" w:type="dxa"/>
            <w:gridSpan w:val="2"/>
          </w:tcPr>
          <w:p w14:paraId="7F7CDB99" w14:textId="77777777" w:rsidR="00A8715F" w:rsidRDefault="00A8715F" w:rsidP="00920082">
            <w:pPr>
              <w:jc w:val="center"/>
              <w:rPr>
                <w:b/>
              </w:rPr>
            </w:pPr>
            <w:r>
              <w:rPr>
                <w:b/>
              </w:rPr>
              <w:t>CNN Training, Validation, and Segmentation Code</w:t>
            </w:r>
          </w:p>
        </w:tc>
      </w:tr>
      <w:tr w:rsidR="00724FF1" w14:paraId="72383F0A" w14:textId="77777777" w:rsidTr="00920082">
        <w:tc>
          <w:tcPr>
            <w:tcW w:w="9350" w:type="dxa"/>
            <w:gridSpan w:val="2"/>
          </w:tcPr>
          <w:p w14:paraId="01C80A1A" w14:textId="425B880D" w:rsidR="00724FF1" w:rsidRDefault="00724FF1" w:rsidP="00724FF1">
            <w:pPr>
              <w:jc w:val="center"/>
              <w:rPr>
                <w:b/>
              </w:rPr>
            </w:pPr>
            <w:r>
              <w:t xml:space="preserve">Folder: </w:t>
            </w:r>
            <w:r w:rsidR="00664070">
              <w:t>AO-</w:t>
            </w:r>
            <w:proofErr w:type="spellStart"/>
            <w:r w:rsidR="00664070">
              <w:t>VesselCNN</w:t>
            </w:r>
            <w:proofErr w:type="spellEnd"/>
            <w:r>
              <w:t>/</w:t>
            </w:r>
            <w:r w:rsidRPr="00FE40E7">
              <w:t>P</w:t>
            </w:r>
            <w:r>
              <w:t>roject</w:t>
            </w:r>
          </w:p>
        </w:tc>
      </w:tr>
      <w:tr w:rsidR="00A8715F" w14:paraId="3C59A8BB" w14:textId="77777777" w:rsidTr="00920082">
        <w:tc>
          <w:tcPr>
            <w:tcW w:w="9350" w:type="dxa"/>
            <w:gridSpan w:val="2"/>
          </w:tcPr>
          <w:p w14:paraId="78003E0E" w14:textId="1BABAAD6" w:rsidR="00A8715F" w:rsidRDefault="00A8715F" w:rsidP="00724FF1">
            <w:pPr>
              <w:rPr>
                <w:b/>
              </w:rPr>
            </w:pPr>
          </w:p>
        </w:tc>
      </w:tr>
      <w:tr w:rsidR="00A8715F" w14:paraId="58330B7C" w14:textId="77777777" w:rsidTr="00920082">
        <w:tc>
          <w:tcPr>
            <w:tcW w:w="3415" w:type="dxa"/>
          </w:tcPr>
          <w:p w14:paraId="56AADB55" w14:textId="635CC404" w:rsidR="00A8715F" w:rsidRPr="00EE7DE9" w:rsidRDefault="00B52E99" w:rsidP="00920082">
            <w:pPr>
              <w:rPr>
                <w:b/>
              </w:rPr>
            </w:pPr>
            <w:r>
              <w:rPr>
                <w:b/>
              </w:rPr>
              <w:t>Module</w:t>
            </w:r>
            <w:r w:rsidR="00A8715F">
              <w:rPr>
                <w:b/>
              </w:rPr>
              <w:t xml:space="preserve"> Name</w:t>
            </w:r>
          </w:p>
        </w:tc>
        <w:tc>
          <w:tcPr>
            <w:tcW w:w="5935" w:type="dxa"/>
          </w:tcPr>
          <w:p w14:paraId="73AD3E11" w14:textId="78D8B90C" w:rsidR="00A8715F" w:rsidRPr="00EE7DE9" w:rsidRDefault="00A8715F" w:rsidP="00920082">
            <w:pPr>
              <w:rPr>
                <w:b/>
              </w:rPr>
            </w:pPr>
            <w:r>
              <w:rPr>
                <w:b/>
              </w:rPr>
              <w:t>Purpose</w:t>
            </w:r>
          </w:p>
        </w:tc>
      </w:tr>
      <w:tr w:rsidR="00A8715F" w14:paraId="6654F6BB" w14:textId="77777777" w:rsidTr="00920082">
        <w:tc>
          <w:tcPr>
            <w:tcW w:w="3415" w:type="dxa"/>
          </w:tcPr>
          <w:p w14:paraId="394C70E2" w14:textId="77777777" w:rsidR="00A8715F" w:rsidRPr="00EE7DE9" w:rsidRDefault="00A8715F" w:rsidP="00920082">
            <w:r>
              <w:t>config_train.txt</w:t>
            </w:r>
          </w:p>
        </w:tc>
        <w:tc>
          <w:tcPr>
            <w:tcW w:w="5935" w:type="dxa"/>
          </w:tcPr>
          <w:p w14:paraId="449369F7" w14:textId="108A998D" w:rsidR="00A8715F" w:rsidRPr="00EE7DE9" w:rsidRDefault="00E74C26" w:rsidP="00B52E99">
            <w:r>
              <w:t>This</w:t>
            </w:r>
            <w:r w:rsidR="00B52E99">
              <w:t xml:space="preserve"> example</w:t>
            </w:r>
            <w:r>
              <w:t xml:space="preserve"> </w:t>
            </w:r>
            <w:r w:rsidR="00A8715F">
              <w:t xml:space="preserve">text file </w:t>
            </w:r>
            <w:r>
              <w:t xml:space="preserve">provides </w:t>
            </w:r>
            <w:r w:rsidR="00A8715F">
              <w:t>input to train.sh</w:t>
            </w:r>
            <w:r>
              <w:t xml:space="preserve"> and the input arguments to masterScript_TrainandTest_All.py</w:t>
            </w:r>
            <w:r w:rsidR="00A8715F">
              <w:t xml:space="preserve">. </w:t>
            </w:r>
            <w:r>
              <w:t xml:space="preserve">It </w:t>
            </w:r>
            <w:r w:rsidR="00A8715F">
              <w:t xml:space="preserve">specifies all of the data paths, training parameters, and testing parameters. </w:t>
            </w:r>
          </w:p>
        </w:tc>
      </w:tr>
      <w:tr w:rsidR="00A8715F" w14:paraId="2D14D86B" w14:textId="77777777" w:rsidTr="00920082">
        <w:tc>
          <w:tcPr>
            <w:tcW w:w="3415" w:type="dxa"/>
          </w:tcPr>
          <w:p w14:paraId="648A4124" w14:textId="77777777" w:rsidR="00A8715F" w:rsidRDefault="00A8715F" w:rsidP="00920082">
            <w:r>
              <w:t>config_test_only.txt</w:t>
            </w:r>
          </w:p>
        </w:tc>
        <w:tc>
          <w:tcPr>
            <w:tcW w:w="5935" w:type="dxa"/>
          </w:tcPr>
          <w:p w14:paraId="26F200C9" w14:textId="30316893" w:rsidR="00A8715F" w:rsidRDefault="00E74C26" w:rsidP="00B52E99">
            <w:r>
              <w:t xml:space="preserve">This text file provides </w:t>
            </w:r>
            <w:r w:rsidR="00A8715F">
              <w:t>input to testUnknown.sh</w:t>
            </w:r>
            <w:r>
              <w:t xml:space="preserve"> and input arguments to test_Unknown_Only.py</w:t>
            </w:r>
            <w:r w:rsidR="00A8715F">
              <w:t>. It contains all of the data paths and testing parameters.</w:t>
            </w:r>
          </w:p>
        </w:tc>
      </w:tr>
      <w:tr w:rsidR="00A8715F" w14:paraId="73425019" w14:textId="77777777" w:rsidTr="00920082">
        <w:tc>
          <w:tcPr>
            <w:tcW w:w="3415" w:type="dxa"/>
          </w:tcPr>
          <w:p w14:paraId="13BF3998" w14:textId="77777777" w:rsidR="00A8715F" w:rsidRPr="00EE7DE9" w:rsidRDefault="00A8715F" w:rsidP="00920082">
            <w:r>
              <w:t>testUnknown.sh</w:t>
            </w:r>
          </w:p>
        </w:tc>
        <w:tc>
          <w:tcPr>
            <w:tcW w:w="5935" w:type="dxa"/>
          </w:tcPr>
          <w:p w14:paraId="2A1142F4" w14:textId="0A236E1F" w:rsidR="00A8715F" w:rsidRPr="00EE7DE9" w:rsidRDefault="00B52E99" w:rsidP="00B52E99">
            <w:r>
              <w:t xml:space="preserve">This </w:t>
            </w:r>
            <w:r w:rsidR="00A8715F">
              <w:t xml:space="preserve">BASH </w:t>
            </w:r>
            <w:r>
              <w:t>s</w:t>
            </w:r>
            <w:r w:rsidR="00A8715F">
              <w:t xml:space="preserve">hell script </w:t>
            </w:r>
            <w:r>
              <w:t xml:space="preserve">defines the job that is managed by the cluster resources when </w:t>
            </w:r>
            <w:r w:rsidR="00A8715F">
              <w:t>applying the trained CNN to new images. It sets the job name, the job resources, the required import modules, requests email notifications and runs the python scripts.</w:t>
            </w:r>
          </w:p>
        </w:tc>
      </w:tr>
      <w:tr w:rsidR="00A8715F" w14:paraId="094AD298" w14:textId="77777777" w:rsidTr="00920082">
        <w:tc>
          <w:tcPr>
            <w:tcW w:w="3415" w:type="dxa"/>
          </w:tcPr>
          <w:p w14:paraId="5207B788" w14:textId="77777777" w:rsidR="00A8715F" w:rsidRPr="00EE7DE9" w:rsidRDefault="00A8715F" w:rsidP="00920082">
            <w:r>
              <w:t>train.sh</w:t>
            </w:r>
          </w:p>
        </w:tc>
        <w:tc>
          <w:tcPr>
            <w:tcW w:w="5935" w:type="dxa"/>
          </w:tcPr>
          <w:p w14:paraId="0D18BE57" w14:textId="36A05623" w:rsidR="00A8715F" w:rsidRPr="00EE7DE9" w:rsidRDefault="00B52E99" w:rsidP="00B52E99">
            <w:r>
              <w:t xml:space="preserve">This </w:t>
            </w:r>
            <w:r w:rsidR="00A8715F">
              <w:t xml:space="preserve">BASH shell script </w:t>
            </w:r>
            <w:r>
              <w:t xml:space="preserve">defines the job that is managed by the cluster resources when </w:t>
            </w:r>
            <w:r w:rsidR="00A8715F">
              <w:t>training the CNN. It sets the job name, the job resources, the required import modules, requests email notifications and runs the python scripts.</w:t>
            </w:r>
          </w:p>
        </w:tc>
      </w:tr>
      <w:tr w:rsidR="00A8715F" w14:paraId="5E0F4CFB" w14:textId="77777777" w:rsidTr="00920082">
        <w:tc>
          <w:tcPr>
            <w:tcW w:w="3415" w:type="dxa"/>
          </w:tcPr>
          <w:p w14:paraId="167DD388" w14:textId="77777777" w:rsidR="00A8715F" w:rsidRPr="00EE7DE9" w:rsidRDefault="00A8715F" w:rsidP="00920082">
            <w:r>
              <w:t>wrapperPrepData.py</w:t>
            </w:r>
          </w:p>
        </w:tc>
        <w:tc>
          <w:tcPr>
            <w:tcW w:w="5935" w:type="dxa"/>
          </w:tcPr>
          <w:p w14:paraId="7428D8BA" w14:textId="77777777" w:rsidR="00A8715F" w:rsidRPr="00EE7DE9" w:rsidRDefault="00A8715F" w:rsidP="00920082">
            <w:r>
              <w:t>Python script that prepares the data from its original format into the hdf5 format. Performs checks to make sure the images are of the correct type.</w:t>
            </w:r>
          </w:p>
        </w:tc>
      </w:tr>
      <w:tr w:rsidR="00A8715F" w14:paraId="5C97EF29" w14:textId="77777777" w:rsidTr="00920082">
        <w:tc>
          <w:tcPr>
            <w:tcW w:w="3415" w:type="dxa"/>
          </w:tcPr>
          <w:p w14:paraId="0C092B4E" w14:textId="77777777" w:rsidR="00A8715F" w:rsidRPr="00EE7DE9" w:rsidRDefault="00A8715F" w:rsidP="00920082">
            <w:r>
              <w:t>masterScript_TrainandTest_All.py</w:t>
            </w:r>
          </w:p>
        </w:tc>
        <w:tc>
          <w:tcPr>
            <w:tcW w:w="5935" w:type="dxa"/>
          </w:tcPr>
          <w:p w14:paraId="56CEF4F3" w14:textId="77777777" w:rsidR="00A8715F" w:rsidRPr="00EE7DE9" w:rsidRDefault="00A8715F" w:rsidP="00920082">
            <w:r>
              <w:t xml:space="preserve">Performs the training of the CNN using the parameters set in the config_train.txt file. Also performs the validation and testing metrics of accuracy etc. </w:t>
            </w:r>
          </w:p>
        </w:tc>
      </w:tr>
      <w:tr w:rsidR="00B52E99" w14:paraId="71D1DFD0" w14:textId="77777777" w:rsidTr="00920082">
        <w:tc>
          <w:tcPr>
            <w:tcW w:w="3415" w:type="dxa"/>
          </w:tcPr>
          <w:p w14:paraId="68BA65DA" w14:textId="77777777" w:rsidR="00B52E99" w:rsidRPr="00EE7DE9" w:rsidRDefault="00B52E99" w:rsidP="00920082">
            <w:r>
              <w:t>RPC_CNN_Functions.py</w:t>
            </w:r>
          </w:p>
        </w:tc>
        <w:tc>
          <w:tcPr>
            <w:tcW w:w="5935" w:type="dxa"/>
          </w:tcPr>
          <w:p w14:paraId="51E24DDC" w14:textId="77777777" w:rsidR="00B52E99" w:rsidRPr="00EE7DE9" w:rsidRDefault="00B52E99" w:rsidP="00920082">
            <w:r>
              <w:t xml:space="preserve">Python script that contains all of the helper functions called by the other three python scripts. </w:t>
            </w:r>
          </w:p>
        </w:tc>
      </w:tr>
      <w:tr w:rsidR="00A8715F" w14:paraId="413BA73F" w14:textId="77777777" w:rsidTr="00920082">
        <w:tc>
          <w:tcPr>
            <w:tcW w:w="3415" w:type="dxa"/>
          </w:tcPr>
          <w:p w14:paraId="4BBECC6A" w14:textId="77777777" w:rsidR="00A8715F" w:rsidRPr="00EE7DE9" w:rsidRDefault="00A8715F" w:rsidP="00920082">
            <w:r>
              <w:lastRenderedPageBreak/>
              <w:t>test_Unknown_Only.py</w:t>
            </w:r>
          </w:p>
        </w:tc>
        <w:tc>
          <w:tcPr>
            <w:tcW w:w="5935" w:type="dxa"/>
          </w:tcPr>
          <w:p w14:paraId="71B4D426" w14:textId="77777777" w:rsidR="00A8715F" w:rsidRPr="00EE7DE9" w:rsidRDefault="00A8715F" w:rsidP="00920082">
            <w:r>
              <w:t xml:space="preserve">Uses weights from a previously trained network to segment unknown images using the parameters set in the config_test_only.txt file. </w:t>
            </w:r>
          </w:p>
        </w:tc>
      </w:tr>
      <w:tr w:rsidR="00EE20CC" w14:paraId="757FEB06" w14:textId="77777777" w:rsidTr="00920082">
        <w:tc>
          <w:tcPr>
            <w:tcW w:w="3415" w:type="dxa"/>
          </w:tcPr>
          <w:p w14:paraId="21504E85" w14:textId="23E8F23E" w:rsidR="00EE20CC" w:rsidRDefault="00EE20CC" w:rsidP="00920082">
            <w:r>
              <w:t>version_print.py</w:t>
            </w:r>
          </w:p>
        </w:tc>
        <w:tc>
          <w:tcPr>
            <w:tcW w:w="5935" w:type="dxa"/>
          </w:tcPr>
          <w:p w14:paraId="20E11218" w14:textId="49D21896" w:rsidR="00EE20CC" w:rsidRDefault="00EE20CC" w:rsidP="00824E47">
            <w:r>
              <w:t xml:space="preserve">Python script that prints version numbers of dependencies and imports the required modules to confirm dependencies are </w:t>
            </w:r>
            <w:r w:rsidR="00824E47">
              <w:t>available on the computing resources.</w:t>
            </w:r>
          </w:p>
        </w:tc>
      </w:tr>
      <w:tr w:rsidR="00EE20CC" w14:paraId="0F5A8A10" w14:textId="77777777" w:rsidTr="00920082">
        <w:tc>
          <w:tcPr>
            <w:tcW w:w="3415" w:type="dxa"/>
          </w:tcPr>
          <w:p w14:paraId="60C7BD21" w14:textId="2624FE0F" w:rsidR="00EE20CC" w:rsidRDefault="00EE20CC" w:rsidP="00920082">
            <w:r>
              <w:t>VersionP.sh</w:t>
            </w:r>
          </w:p>
        </w:tc>
        <w:tc>
          <w:tcPr>
            <w:tcW w:w="5935" w:type="dxa"/>
          </w:tcPr>
          <w:p w14:paraId="69AF9100" w14:textId="0171099F" w:rsidR="00EE20CC" w:rsidRDefault="00EE20CC" w:rsidP="00824E47">
            <w:r>
              <w:t xml:space="preserve">BASH shell script to </w:t>
            </w:r>
            <w:r w:rsidR="00824E47">
              <w:t xml:space="preserve">load python and CUDA, </w:t>
            </w:r>
            <w:r>
              <w:t xml:space="preserve">display </w:t>
            </w:r>
            <w:r w:rsidR="00824E47">
              <w:t xml:space="preserve">the </w:t>
            </w:r>
            <w:r>
              <w:t>CUDA version and run version_print.py</w:t>
            </w:r>
            <w:r w:rsidR="00FA4CAB">
              <w:t>.</w:t>
            </w:r>
          </w:p>
        </w:tc>
      </w:tr>
    </w:tbl>
    <w:p w14:paraId="5C34AAD1" w14:textId="4E9D45F0" w:rsidR="00415230" w:rsidRDefault="00415230" w:rsidP="000E1C52"/>
    <w:p w14:paraId="07DA19C4" w14:textId="4A1EACF1" w:rsidR="00DD1C9E" w:rsidRDefault="00DD1C9E" w:rsidP="00E4691E">
      <w:pPr>
        <w:pStyle w:val="Heading1"/>
      </w:pPr>
      <w:r w:rsidRPr="005D5B0F">
        <w:t>Example Workflow</w:t>
      </w:r>
    </w:p>
    <w:p w14:paraId="15DD6C0D" w14:textId="3229FBC1" w:rsidR="00DF5595" w:rsidRPr="00DF5595" w:rsidRDefault="00DF5595" w:rsidP="00DF5595">
      <w:r>
        <w:t>The workflow below describes how the remote high-performance resources were accessed at the University of Houston. They are provided as a reference for UH users and as an example to users outside of UH.</w:t>
      </w:r>
    </w:p>
    <w:p w14:paraId="7516E80F" w14:textId="2F8C3C03" w:rsidR="00DD1C9E" w:rsidRDefault="00DD1C9E" w:rsidP="00DD1C9E">
      <w:pPr>
        <w:pStyle w:val="ListParagraph"/>
        <w:numPr>
          <w:ilvl w:val="0"/>
          <w:numId w:val="1"/>
        </w:numPr>
      </w:pPr>
      <w:r w:rsidRPr="00DD1C9E">
        <w:t xml:space="preserve">Transfer data to </w:t>
      </w:r>
      <w:r>
        <w:t xml:space="preserve">the </w:t>
      </w:r>
      <w:r w:rsidRPr="00DD1C9E">
        <w:t>high performance server</w:t>
      </w:r>
      <w:r>
        <w:t xml:space="preserve"> s</w:t>
      </w:r>
      <w:r w:rsidR="00D83D87">
        <w:t>uch that the data is arranged in</w:t>
      </w:r>
      <w:r>
        <w:t xml:space="preserve"> folders with the organization described in</w:t>
      </w:r>
      <w:r w:rsidR="00D83D87">
        <w:t xml:space="preserve"> the section:</w:t>
      </w:r>
      <w:r>
        <w:t xml:space="preserve"> Image Preparation.</w:t>
      </w:r>
    </w:p>
    <w:p w14:paraId="43A88CA0" w14:textId="77777777" w:rsidR="0083610E" w:rsidRDefault="0083610E" w:rsidP="0083610E">
      <w:pPr>
        <w:pStyle w:val="ListParagraph"/>
        <w:numPr>
          <w:ilvl w:val="0"/>
          <w:numId w:val="1"/>
        </w:numPr>
      </w:pPr>
      <w:r>
        <w:t xml:space="preserve">Edit the configuration files (*.txt) to match the folder names of your configuration. </w:t>
      </w:r>
    </w:p>
    <w:p w14:paraId="19BF7067" w14:textId="5D511A82" w:rsidR="00250911" w:rsidRDefault="00250911" w:rsidP="00DD1C9E">
      <w:pPr>
        <w:pStyle w:val="ListParagraph"/>
        <w:numPr>
          <w:ilvl w:val="0"/>
          <w:numId w:val="1"/>
        </w:numPr>
      </w:pPr>
      <w:r>
        <w:t xml:space="preserve">The BASH shell script is specific to the high-performance resources and the user. The user defines the name of the submitted job and the name of the output file prefix. It is recommended that you keep the name </w:t>
      </w:r>
      <w:r w:rsidR="00D83D87">
        <w:t>“</w:t>
      </w:r>
      <w:r>
        <w:t>train</w:t>
      </w:r>
      <w:r w:rsidR="00D83D87">
        <w:t>”</w:t>
      </w:r>
      <w:r>
        <w:t xml:space="preserve"> for a training run and the name </w:t>
      </w:r>
      <w:r w:rsidR="00D83D87">
        <w:t>“</w:t>
      </w:r>
      <w:r>
        <w:t>test</w:t>
      </w:r>
      <w:r w:rsidR="00D83D87">
        <w:t>”</w:t>
      </w:r>
      <w:r>
        <w:t xml:space="preserve"> for a testing run. </w:t>
      </w:r>
    </w:p>
    <w:p w14:paraId="03B0962F" w14:textId="6D1A129D" w:rsidR="00DD1C9E" w:rsidRDefault="00D83D87" w:rsidP="00DD1C9E">
      <w:pPr>
        <w:pStyle w:val="ListParagraph"/>
        <w:numPr>
          <w:ilvl w:val="0"/>
          <w:numId w:val="1"/>
        </w:numPr>
      </w:pPr>
      <w:r>
        <w:t>If you are editing BASH scripts (*.</w:t>
      </w:r>
      <w:proofErr w:type="spellStart"/>
      <w:r>
        <w:t>sh</w:t>
      </w:r>
      <w:proofErr w:type="spellEnd"/>
      <w:r>
        <w:t>) and configuration (*.txt) files on a local machine, transfer the updated files to the remote high-performance system</w:t>
      </w:r>
      <w:r w:rsidR="0083610E">
        <w:t xml:space="preserve"> (for example, by using </w:t>
      </w:r>
      <w:proofErr w:type="spellStart"/>
      <w:r w:rsidR="0083610E">
        <w:t>WinSCP</w:t>
      </w:r>
      <w:proofErr w:type="spellEnd"/>
      <w:r w:rsidR="0083610E">
        <w:t>)</w:t>
      </w:r>
      <w:r>
        <w:t xml:space="preserve">. </w:t>
      </w:r>
    </w:p>
    <w:p w14:paraId="54AF3461" w14:textId="7A915554" w:rsidR="00D83D87" w:rsidRDefault="00D83D87" w:rsidP="00D83D87">
      <w:pPr>
        <w:pStyle w:val="ListParagraph"/>
        <w:numPr>
          <w:ilvl w:val="0"/>
          <w:numId w:val="1"/>
        </w:numPr>
      </w:pPr>
      <w:r>
        <w:t xml:space="preserve">Arrange the </w:t>
      </w:r>
      <w:r w:rsidR="00DD1C9E">
        <w:t>code (configuration files (*.txt), BASH scripts (*.</w:t>
      </w:r>
      <w:proofErr w:type="spellStart"/>
      <w:r w:rsidR="00DD1C9E">
        <w:t>sh</w:t>
      </w:r>
      <w:proofErr w:type="spellEnd"/>
      <w:r w:rsidR="00DD1C9E">
        <w:t>) and Python (*.</w:t>
      </w:r>
      <w:proofErr w:type="spellStart"/>
      <w:r w:rsidR="00DD1C9E">
        <w:t>py</w:t>
      </w:r>
      <w:proofErr w:type="spellEnd"/>
      <w:r w:rsidR="00DD1C9E">
        <w:t xml:space="preserve">) modules </w:t>
      </w:r>
      <w:r>
        <w:t xml:space="preserve">in </w:t>
      </w:r>
      <w:r w:rsidR="00DD1C9E">
        <w:t>the top-level folder</w:t>
      </w:r>
      <w:r>
        <w:t xml:space="preserve"> (described as the “project” folder). Data files are in subfolders. </w:t>
      </w:r>
    </w:p>
    <w:p w14:paraId="2EDB1A43" w14:textId="52D1ECC7" w:rsidR="00250911" w:rsidRDefault="00D83D87" w:rsidP="00DD1C9E">
      <w:pPr>
        <w:pStyle w:val="ListParagraph"/>
        <w:numPr>
          <w:ilvl w:val="0"/>
          <w:numId w:val="1"/>
        </w:numPr>
      </w:pPr>
      <w:r>
        <w:t xml:space="preserve">Use </w:t>
      </w:r>
      <w:r w:rsidR="00250911">
        <w:t xml:space="preserve">a terminal program (such as </w:t>
      </w:r>
      <w:proofErr w:type="spellStart"/>
      <w:r w:rsidR="00250911">
        <w:t>MobaXTerm</w:t>
      </w:r>
      <w:proofErr w:type="spellEnd"/>
      <w:r w:rsidR="00250911">
        <w:t xml:space="preserve"> and </w:t>
      </w:r>
      <w:proofErr w:type="spellStart"/>
      <w:r w:rsidR="00250911">
        <w:t>ssh</w:t>
      </w:r>
      <w:proofErr w:type="spellEnd"/>
      <w:r w:rsidR="00250911">
        <w:t xml:space="preserve">) to log on to the high-performance resources. Change to the </w:t>
      </w:r>
      <w:r w:rsidR="0083610E">
        <w:t xml:space="preserve">“project” </w:t>
      </w:r>
      <w:r w:rsidR="00250911">
        <w:t xml:space="preserve">directory that contains the </w:t>
      </w:r>
      <w:proofErr w:type="spellStart"/>
      <w:r w:rsidR="00972956">
        <w:t>CNNCode</w:t>
      </w:r>
      <w:proofErr w:type="spellEnd"/>
      <w:r w:rsidR="00972956">
        <w:t xml:space="preserve"> </w:t>
      </w:r>
      <w:r w:rsidR="00250911">
        <w:t>s</w:t>
      </w:r>
      <w:r>
        <w:t>c</w:t>
      </w:r>
      <w:r w:rsidR="00250911">
        <w:t>ripts.</w:t>
      </w:r>
    </w:p>
    <w:p w14:paraId="2C70EF74" w14:textId="3703B867" w:rsidR="00DD1C9E" w:rsidRDefault="00DD1C9E" w:rsidP="00DD1C9E">
      <w:pPr>
        <w:pStyle w:val="ListParagraph"/>
        <w:numPr>
          <w:ilvl w:val="0"/>
          <w:numId w:val="1"/>
        </w:numPr>
      </w:pPr>
      <w:r>
        <w:t xml:space="preserve">If </w:t>
      </w:r>
      <w:r w:rsidR="00DF5595">
        <w:t>you are editing BASH scripts (*.</w:t>
      </w:r>
      <w:proofErr w:type="spellStart"/>
      <w:r w:rsidR="00DF5595">
        <w:t>sh</w:t>
      </w:r>
      <w:proofErr w:type="spellEnd"/>
      <w:r w:rsidR="00DF5595">
        <w:t xml:space="preserve">) and configuration (*.txt) files on </w:t>
      </w:r>
      <w:r>
        <w:t>the high-performance machine, make changes prior to submitting jobs.</w:t>
      </w:r>
    </w:p>
    <w:p w14:paraId="2F6EB595" w14:textId="32CDEAF3" w:rsidR="00250911" w:rsidRDefault="00250911" w:rsidP="00DD1C9E">
      <w:pPr>
        <w:pStyle w:val="ListParagraph"/>
        <w:numPr>
          <w:ilvl w:val="0"/>
          <w:numId w:val="1"/>
        </w:numPr>
      </w:pPr>
      <w:r>
        <w:t xml:space="preserve">Run the command </w:t>
      </w:r>
      <w:proofErr w:type="spellStart"/>
      <w:r>
        <w:t>sbatch</w:t>
      </w:r>
      <w:proofErr w:type="spellEnd"/>
      <w:r>
        <w:t xml:space="preserve"> train.sh or sbatch.test_Unknown_only.sh to submit the job to the resource manager. </w:t>
      </w:r>
    </w:p>
    <w:p w14:paraId="4E8D75C6" w14:textId="5CD9C10E" w:rsidR="00E85B34" w:rsidRDefault="00E85B34" w:rsidP="00E85B34">
      <w:pPr>
        <w:pStyle w:val="ListParagraph"/>
        <w:numPr>
          <w:ilvl w:val="1"/>
          <w:numId w:val="1"/>
        </w:numPr>
      </w:pPr>
      <w:r>
        <w:t xml:space="preserve">To train the CNN: </w:t>
      </w:r>
      <w:proofErr w:type="spellStart"/>
      <w:r>
        <w:t>sbatch</w:t>
      </w:r>
      <w:proofErr w:type="spellEnd"/>
      <w:r>
        <w:t xml:space="preserve"> train.sh </w:t>
      </w:r>
    </w:p>
    <w:p w14:paraId="20BB4153" w14:textId="7B28F932" w:rsidR="00E85B34" w:rsidRDefault="00E85B34" w:rsidP="00E85B34">
      <w:pPr>
        <w:pStyle w:val="ListParagraph"/>
        <w:numPr>
          <w:ilvl w:val="1"/>
          <w:numId w:val="1"/>
        </w:numPr>
      </w:pPr>
      <w:r>
        <w:t xml:space="preserve">To apply the CNN: </w:t>
      </w:r>
      <w:proofErr w:type="spellStart"/>
      <w:r>
        <w:t>sbatch</w:t>
      </w:r>
      <w:proofErr w:type="spellEnd"/>
      <w:r>
        <w:t xml:space="preserve"> test_Unknown_only.sh</w:t>
      </w:r>
    </w:p>
    <w:p w14:paraId="6A9AE587" w14:textId="3F5CE38B" w:rsidR="00250911" w:rsidRDefault="00250911" w:rsidP="00DD1C9E">
      <w:pPr>
        <w:pStyle w:val="ListParagraph"/>
        <w:numPr>
          <w:ilvl w:val="0"/>
          <w:numId w:val="1"/>
        </w:numPr>
      </w:pPr>
      <w:r>
        <w:t>Wait for the job to be submitted, run and complete without errors.</w:t>
      </w:r>
    </w:p>
    <w:p w14:paraId="69921825" w14:textId="67617283" w:rsidR="00250911" w:rsidRDefault="00250911" w:rsidP="00DD1C9E">
      <w:pPr>
        <w:pStyle w:val="ListParagraph"/>
        <w:numPr>
          <w:ilvl w:val="0"/>
          <w:numId w:val="1"/>
        </w:numPr>
      </w:pPr>
      <w:r>
        <w:t>Inspect the results and make any adjustments needed.</w:t>
      </w:r>
    </w:p>
    <w:p w14:paraId="2072FF48" w14:textId="5686B44B" w:rsidR="0009511F" w:rsidRDefault="0009511F" w:rsidP="00DD1C9E">
      <w:pPr>
        <w:pStyle w:val="ListParagraph"/>
        <w:numPr>
          <w:ilvl w:val="0"/>
          <w:numId w:val="1"/>
        </w:numPr>
      </w:pPr>
      <w:r>
        <w:t xml:space="preserve">Transfer the segmentation results from the specified output folder (i.e. the </w:t>
      </w:r>
      <w:proofErr w:type="spellStart"/>
      <w:r>
        <w:t>experiment_name</w:t>
      </w:r>
      <w:proofErr w:type="spellEnd"/>
      <w:r>
        <w:t xml:space="preserve"> in the configuration file) to the local machine for post-processing.</w:t>
      </w:r>
    </w:p>
    <w:p w14:paraId="08BF9876" w14:textId="10A9167B" w:rsidR="008F0AB0" w:rsidRDefault="008F0AB0" w:rsidP="008F0AB0"/>
    <w:p w14:paraId="41D02CD3" w14:textId="73B6E2E4" w:rsidR="008F0AB0" w:rsidRDefault="008F0AB0" w:rsidP="008F0AB0"/>
    <w:p w14:paraId="4A2B47CD" w14:textId="3C875EA4" w:rsidR="008F0AB0" w:rsidRDefault="008F0AB0" w:rsidP="008F0AB0"/>
    <w:p w14:paraId="30467FB6" w14:textId="0A25C6E4" w:rsidR="008F0AB0" w:rsidRDefault="008F0AB0" w:rsidP="008F0AB0"/>
    <w:p w14:paraId="664BE21B" w14:textId="77777777" w:rsidR="008F0AB0" w:rsidRPr="00C7741B" w:rsidRDefault="008F0AB0" w:rsidP="008F0AB0"/>
    <w:p w14:paraId="079941A7" w14:textId="478587DD" w:rsidR="00250911" w:rsidRDefault="00250911" w:rsidP="00E4691E">
      <w:pPr>
        <w:pStyle w:val="Heading2"/>
      </w:pPr>
      <w:r>
        <w:t xml:space="preserve">Command </w:t>
      </w:r>
      <w:r w:rsidR="0083610E">
        <w:t>Quick-</w:t>
      </w:r>
      <w:r w:rsidRPr="00E4691E">
        <w:t>Reference</w:t>
      </w:r>
    </w:p>
    <w:tbl>
      <w:tblPr>
        <w:tblStyle w:val="TableGrid"/>
        <w:tblW w:w="0" w:type="auto"/>
        <w:tblInd w:w="360" w:type="dxa"/>
        <w:tblLook w:val="04A0" w:firstRow="1" w:lastRow="0" w:firstColumn="1" w:lastColumn="0" w:noHBand="0" w:noVBand="1"/>
      </w:tblPr>
      <w:tblGrid>
        <w:gridCol w:w="3505"/>
        <w:gridCol w:w="5485"/>
      </w:tblGrid>
      <w:tr w:rsidR="00250911" w:rsidRPr="00250911" w14:paraId="318DFDA4" w14:textId="77777777" w:rsidTr="0009511F">
        <w:tc>
          <w:tcPr>
            <w:tcW w:w="3505" w:type="dxa"/>
          </w:tcPr>
          <w:p w14:paraId="2590D987" w14:textId="77777777" w:rsidR="00250911" w:rsidRPr="00250911" w:rsidRDefault="00250911" w:rsidP="00920082">
            <w:proofErr w:type="spellStart"/>
            <w:r w:rsidRPr="00250911">
              <w:t>sbatch</w:t>
            </w:r>
            <w:proofErr w:type="spellEnd"/>
            <w:r w:rsidRPr="00250911">
              <w:t xml:space="preserve"> [bash-script].sh</w:t>
            </w:r>
          </w:p>
        </w:tc>
        <w:tc>
          <w:tcPr>
            <w:tcW w:w="5485" w:type="dxa"/>
          </w:tcPr>
          <w:p w14:paraId="40F5D234" w14:textId="77777777" w:rsidR="00250911" w:rsidRPr="00250911" w:rsidRDefault="00250911" w:rsidP="00920082">
            <w:r w:rsidRPr="00250911">
              <w:t xml:space="preserve">submit BASH script to resource manager </w:t>
            </w:r>
          </w:p>
        </w:tc>
      </w:tr>
      <w:tr w:rsidR="00250911" w:rsidRPr="00250911" w14:paraId="48E8559A" w14:textId="77777777" w:rsidTr="0009511F">
        <w:tc>
          <w:tcPr>
            <w:tcW w:w="3505" w:type="dxa"/>
          </w:tcPr>
          <w:p w14:paraId="2F4853DF" w14:textId="77777777" w:rsidR="00250911" w:rsidRPr="00250911" w:rsidRDefault="00250911" w:rsidP="00920082">
            <w:r w:rsidRPr="00250911">
              <w:t xml:space="preserve">cat [output-file].o[job number] </w:t>
            </w:r>
          </w:p>
        </w:tc>
        <w:tc>
          <w:tcPr>
            <w:tcW w:w="5485" w:type="dxa"/>
          </w:tcPr>
          <w:p w14:paraId="04C65CF2" w14:textId="77777777" w:rsidR="00250911" w:rsidRPr="00250911" w:rsidRDefault="00250911" w:rsidP="00920082">
            <w:r w:rsidRPr="00250911">
              <w:t xml:space="preserve">display output file </w:t>
            </w:r>
          </w:p>
        </w:tc>
      </w:tr>
      <w:tr w:rsidR="00250911" w:rsidRPr="00250911" w14:paraId="1E56BBD2" w14:textId="77777777" w:rsidTr="0009511F">
        <w:tc>
          <w:tcPr>
            <w:tcW w:w="3505" w:type="dxa"/>
          </w:tcPr>
          <w:p w14:paraId="030F5B77" w14:textId="1F840B00" w:rsidR="00250911" w:rsidRPr="00250911" w:rsidRDefault="0009511F" w:rsidP="00250911">
            <w:proofErr w:type="spellStart"/>
            <w:r>
              <w:t>s</w:t>
            </w:r>
            <w:r w:rsidR="00250911">
              <w:t>queue</w:t>
            </w:r>
            <w:proofErr w:type="spellEnd"/>
            <w:r>
              <w:t xml:space="preserve"> –u [username]</w:t>
            </w:r>
          </w:p>
        </w:tc>
        <w:tc>
          <w:tcPr>
            <w:tcW w:w="5485" w:type="dxa"/>
          </w:tcPr>
          <w:p w14:paraId="7F348EC9" w14:textId="125BA263" w:rsidR="00250911" w:rsidRPr="00250911" w:rsidRDefault="0009511F" w:rsidP="00920082">
            <w:r>
              <w:t>see what node your job is on and how long your job has been running (or waiting)</w:t>
            </w:r>
          </w:p>
        </w:tc>
      </w:tr>
      <w:tr w:rsidR="00250911" w:rsidRPr="00250911" w14:paraId="6DF551CC" w14:textId="77777777" w:rsidTr="0009511F">
        <w:tc>
          <w:tcPr>
            <w:tcW w:w="3505" w:type="dxa"/>
          </w:tcPr>
          <w:p w14:paraId="0CEFA73F" w14:textId="762F8D06" w:rsidR="00250911" w:rsidRPr="00250911" w:rsidRDefault="005A1D40" w:rsidP="00920082">
            <w:proofErr w:type="spellStart"/>
            <w:r>
              <w:t>s</w:t>
            </w:r>
            <w:r w:rsidR="0009511F">
              <w:t>queue</w:t>
            </w:r>
            <w:proofErr w:type="spellEnd"/>
          </w:p>
        </w:tc>
        <w:tc>
          <w:tcPr>
            <w:tcW w:w="5485" w:type="dxa"/>
          </w:tcPr>
          <w:p w14:paraId="60EFE371" w14:textId="0DFB3381" w:rsidR="00250911" w:rsidRPr="00250911" w:rsidRDefault="0009511F" w:rsidP="00920082">
            <w:r>
              <w:t>See which other  users are accessing the resources</w:t>
            </w:r>
          </w:p>
        </w:tc>
      </w:tr>
      <w:tr w:rsidR="004501FD" w:rsidRPr="00250911" w14:paraId="67232486" w14:textId="77777777" w:rsidTr="0009511F">
        <w:tc>
          <w:tcPr>
            <w:tcW w:w="3505" w:type="dxa"/>
          </w:tcPr>
          <w:p w14:paraId="167800D8" w14:textId="4007D250" w:rsidR="004501FD" w:rsidRDefault="004501FD" w:rsidP="00920082">
            <w:proofErr w:type="spellStart"/>
            <w:r>
              <w:t>scancel</w:t>
            </w:r>
            <w:proofErr w:type="spellEnd"/>
            <w:r>
              <w:t xml:space="preserve"> [job number]</w:t>
            </w:r>
          </w:p>
        </w:tc>
        <w:tc>
          <w:tcPr>
            <w:tcW w:w="5485" w:type="dxa"/>
          </w:tcPr>
          <w:p w14:paraId="14C510D3" w14:textId="20E705A4" w:rsidR="004501FD" w:rsidRDefault="004501FD" w:rsidP="00920082">
            <w:r>
              <w:t>Terminate job</w:t>
            </w:r>
          </w:p>
        </w:tc>
      </w:tr>
    </w:tbl>
    <w:p w14:paraId="6B89F601" w14:textId="77777777" w:rsidR="00415230" w:rsidRDefault="00415230" w:rsidP="000E1C52"/>
    <w:p w14:paraId="13E43EB8" w14:textId="77777777" w:rsidR="00207304" w:rsidRDefault="00207304" w:rsidP="00207304">
      <w:pPr>
        <w:pStyle w:val="Heading1"/>
      </w:pPr>
      <w:r>
        <w:t>Post Processing Modules</w:t>
      </w:r>
    </w:p>
    <w:p w14:paraId="053C0433" w14:textId="77777777" w:rsidR="00BB1B41" w:rsidRDefault="00207304" w:rsidP="00207304">
      <w:r>
        <w:t>Because the original work involved longitudinal studies where the images were registered and of the same size, several test images were submitted as one large image to the CNN code. The CNN would then output all of the segmented images in a single .</w:t>
      </w:r>
      <w:proofErr w:type="spellStart"/>
      <w:r>
        <w:t>png</w:t>
      </w:r>
      <w:proofErr w:type="spellEnd"/>
      <w:r>
        <w:t xml:space="preserve"> image. The MATLAB modules described in table 3 can be used to cut up this combined .</w:t>
      </w:r>
      <w:proofErr w:type="spellStart"/>
      <w:r>
        <w:t>png</w:t>
      </w:r>
      <w:proofErr w:type="spellEnd"/>
      <w:r>
        <w:t xml:space="preserve"> image.</w:t>
      </w:r>
    </w:p>
    <w:p w14:paraId="63C02391" w14:textId="5F9B6760" w:rsidR="00BB1B41" w:rsidRDefault="00BB1B41" w:rsidP="00207304">
      <w:r>
        <w:t>chopCNNOutput_768.m</w:t>
      </w:r>
    </w:p>
    <w:p w14:paraId="5B7E4F05" w14:textId="3F37A9FD" w:rsidR="00BB1B41" w:rsidRDefault="00BB1B41" w:rsidP="00BB1B41">
      <w:pPr>
        <w:spacing w:after="0"/>
      </w:pPr>
      <w:r>
        <w:t>The CNN outputs the result as a single concatenated image. This module breaks the CNN .</w:t>
      </w:r>
      <w:proofErr w:type="spellStart"/>
      <w:r>
        <w:t>png</w:t>
      </w:r>
      <w:proofErr w:type="spellEnd"/>
      <w:r>
        <w:t xml:space="preserve"> output into regular sized images of the expected size of 768x768 (used to break up validation results). </w:t>
      </w:r>
      <w:r>
        <w:br/>
        <w:t>Input: Greyscale or Binary CNN .</w:t>
      </w:r>
      <w:proofErr w:type="spellStart"/>
      <w:r>
        <w:t>png</w:t>
      </w:r>
      <w:proofErr w:type="spellEnd"/>
      <w:r>
        <w:t xml:space="preserve"> File</w:t>
      </w:r>
    </w:p>
    <w:p w14:paraId="67D9A517" w14:textId="52A0AEE0" w:rsidR="00BB1B41" w:rsidRDefault="00BB1B41" w:rsidP="00BB1B41">
      <w:pPr>
        <w:spacing w:after="0"/>
      </w:pPr>
      <w:r>
        <w:t>Output: Greyscale or Binary individual image files</w:t>
      </w:r>
    </w:p>
    <w:p w14:paraId="7961B059" w14:textId="4B8F0C90" w:rsidR="00BB1B41" w:rsidRDefault="00BB1B41" w:rsidP="00BB1B41">
      <w:pPr>
        <w:spacing w:after="0"/>
      </w:pPr>
    </w:p>
    <w:p w14:paraId="49E1DAA3" w14:textId="5F3A02C2" w:rsidR="00BB1B41" w:rsidRDefault="00BB1B41" w:rsidP="00BB1B41">
      <w:pPr>
        <w:spacing w:after="0"/>
      </w:pPr>
      <w:proofErr w:type="spellStart"/>
      <w:r>
        <w:t>chopCNNOutput_VariableSize.m</w:t>
      </w:r>
      <w:proofErr w:type="spellEnd"/>
    </w:p>
    <w:p w14:paraId="11E699EE" w14:textId="77777777" w:rsidR="00BB1B41" w:rsidRDefault="00BB1B41" w:rsidP="00BB1B41">
      <w:pPr>
        <w:spacing w:after="0"/>
      </w:pPr>
    </w:p>
    <w:p w14:paraId="1C3C0DA4" w14:textId="5427B20E" w:rsidR="00BB1B41" w:rsidRDefault="00BB1B41" w:rsidP="00BB1B41">
      <w:pPr>
        <w:spacing w:after="0"/>
      </w:pPr>
      <w:r>
        <w:t xml:space="preserve">The CNN outputs the result as a single concatenated </w:t>
      </w:r>
      <w:proofErr w:type="spellStart"/>
      <w:proofErr w:type="gramStart"/>
      <w:r>
        <w:t>image.For</w:t>
      </w:r>
      <w:proofErr w:type="spellEnd"/>
      <w:proofErr w:type="gramEnd"/>
      <w:r>
        <w:t xml:space="preserve"> longitudinal studies, montages are registered within a canvas of the same size for all time points. The resulting probability maps are the row-concatenated images of the same height. The user selects one of the original images as a template for the desired output size. </w:t>
      </w:r>
    </w:p>
    <w:p w14:paraId="46E4066C" w14:textId="57A3FB14" w:rsidR="00BB1B41" w:rsidRDefault="00BB1B41" w:rsidP="00BB1B41">
      <w:pPr>
        <w:spacing w:after="0"/>
      </w:pPr>
      <w:r>
        <w:t>Inputs: Image of the same size that you want outputs chopped up into and the Greyscale or Binary CNN .</w:t>
      </w:r>
      <w:proofErr w:type="spellStart"/>
      <w:r>
        <w:t>png</w:t>
      </w:r>
      <w:proofErr w:type="spellEnd"/>
      <w:r>
        <w:t xml:space="preserve"> File</w:t>
      </w:r>
    </w:p>
    <w:p w14:paraId="4F88A38B" w14:textId="34D73FC4" w:rsidR="00BB1B41" w:rsidRDefault="00BB1B41" w:rsidP="00BB1B41">
      <w:pPr>
        <w:spacing w:after="0"/>
      </w:pPr>
      <w:r>
        <w:t>Output: Greyscale or Binary individual image files</w:t>
      </w:r>
    </w:p>
    <w:p w14:paraId="52C49723" w14:textId="23BCF8B1" w:rsidR="00207304" w:rsidRDefault="00207304" w:rsidP="00207304"/>
    <w:p w14:paraId="34DAE946" w14:textId="160911E1" w:rsidR="00207304" w:rsidRDefault="00207304" w:rsidP="00207304">
      <w:r>
        <w:t xml:space="preserve">The following MATLAB modules were used to calculated metrics of the performance of the CNN compared with the ground truth 4-class images. </w:t>
      </w:r>
    </w:p>
    <w:p w14:paraId="1190F74E" w14:textId="652365C2" w:rsidR="008F0AB0" w:rsidRDefault="008F0AB0" w:rsidP="008F0AB0">
      <w:proofErr w:type="spellStart"/>
      <w:r>
        <w:t>dilatedDiceCoefficient_Acc_Sensitivity_Density_MSL.m</w:t>
      </w:r>
      <w:proofErr w:type="spellEnd"/>
    </w:p>
    <w:p w14:paraId="16E2C33E" w14:textId="77777777" w:rsidR="00BB1B41" w:rsidRDefault="00BB1B41" w:rsidP="008F0AB0">
      <w:r>
        <w:t>This module calculates the density, accuracy, sensitivity, Dice coefficient, dilated Dice coefficient and the mean-segment-length based on two input images.</w:t>
      </w:r>
    </w:p>
    <w:p w14:paraId="1A03AF4D" w14:textId="6F15AB1F" w:rsidR="00BB1B41" w:rsidRDefault="00BB1B41" w:rsidP="008F0AB0">
      <w:r>
        <w:t xml:space="preserve">Inputs: the binary prediction image, the binary corresponding ground truth image and the binary image that marks the canvas border in both images. The canvas border is eliminated from the density calculation.  </w:t>
      </w:r>
    </w:p>
    <w:p w14:paraId="2D52C0A5" w14:textId="24F140E0" w:rsidR="00BB1B41" w:rsidRDefault="00BB1B41" w:rsidP="008F0AB0">
      <w:r>
        <w:lastRenderedPageBreak/>
        <w:t>Outputs: Excel file in the same folder as the first selected image (i.e. the prediction image) that lists all of the metrics for the two files.</w:t>
      </w:r>
    </w:p>
    <w:p w14:paraId="74FFA566" w14:textId="016C22DD" w:rsidR="008F0AB0" w:rsidRDefault="008F0AB0" w:rsidP="008F0AB0">
      <w:proofErr w:type="spellStart"/>
      <w:r>
        <w:t>dilatedDiceCoefficient_Acc_Sensitivity_Density_MSL_Batch.m</w:t>
      </w:r>
      <w:proofErr w:type="spellEnd"/>
    </w:p>
    <w:p w14:paraId="73519889" w14:textId="723E186C" w:rsidR="00BB1B41" w:rsidRDefault="00BB1B41" w:rsidP="00BB1B41">
      <w:r>
        <w:t>This module calculates the density, accuracy, sensitivity, Dice coefficient, dilated Dice coefficient and the mean-segment-length based on two selected folders with images of corresponding names.</w:t>
      </w:r>
    </w:p>
    <w:p w14:paraId="2EC338C8" w14:textId="77777777" w:rsidR="00BB1B41" w:rsidRDefault="00BB1B41" w:rsidP="00207304"/>
    <w:p w14:paraId="0186DB5C" w14:textId="466AAEB6" w:rsidR="00724FF1" w:rsidRPr="00E4691E" w:rsidRDefault="00724FF1" w:rsidP="00E4691E">
      <w:pPr>
        <w:pStyle w:val="Heading1"/>
      </w:pPr>
      <w:r w:rsidRPr="00E4691E">
        <w:t>References</w:t>
      </w:r>
    </w:p>
    <w:p w14:paraId="01611546" w14:textId="5B2CD5D8" w:rsidR="00351D60" w:rsidRPr="00444F35" w:rsidRDefault="008A47F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Chui</w:t>
      </w:r>
      <w:r w:rsidR="00351D60" w:rsidRPr="00444F35">
        <w:rPr>
          <w:rFonts w:cstheme="minorHAnsi"/>
          <w:shd w:val="clear" w:color="auto" w:fill="FFFFFF"/>
        </w:rPr>
        <w:t xml:space="preserve">, </w:t>
      </w:r>
      <w:r w:rsidRPr="00444F35">
        <w:rPr>
          <w:rFonts w:cstheme="minorHAnsi"/>
          <w:shd w:val="clear" w:color="auto" w:fill="FFFFFF"/>
        </w:rPr>
        <w:t xml:space="preserve">T. Y. P., </w:t>
      </w:r>
      <w:proofErr w:type="spellStart"/>
      <w:r w:rsidRPr="00444F35">
        <w:rPr>
          <w:rFonts w:cstheme="minorHAnsi"/>
          <w:shd w:val="clear" w:color="auto" w:fill="FFFFFF"/>
        </w:rPr>
        <w:t>VanNasdale</w:t>
      </w:r>
      <w:proofErr w:type="spellEnd"/>
      <w:r w:rsidRPr="00444F35">
        <w:rPr>
          <w:rFonts w:cstheme="minorHAnsi"/>
          <w:shd w:val="clear" w:color="auto" w:fill="FFFFFF"/>
        </w:rPr>
        <w:t xml:space="preserve">, D. A., &amp; Burns, S. (2012) </w:t>
      </w:r>
      <w:r w:rsidR="00351D60" w:rsidRPr="00444F35">
        <w:rPr>
          <w:rFonts w:cstheme="minorHAnsi"/>
          <w:shd w:val="clear" w:color="auto" w:fill="FFFFFF"/>
        </w:rPr>
        <w:t xml:space="preserve">The use of forward scatter to improve retinal vascular imaging with an adaptive optics scanning laser ophthalmoscope. </w:t>
      </w:r>
      <w:r w:rsidR="00351D60" w:rsidRPr="00444F35">
        <w:rPr>
          <w:rFonts w:cstheme="minorHAnsi"/>
          <w:i/>
          <w:shd w:val="clear" w:color="auto" w:fill="FFFFFF"/>
        </w:rPr>
        <w:t>Biomedical Optics Express</w:t>
      </w:r>
      <w:r w:rsidRPr="00444F35">
        <w:rPr>
          <w:rFonts w:cstheme="minorHAnsi"/>
          <w:i/>
          <w:shd w:val="clear" w:color="auto" w:fill="FFFFFF"/>
        </w:rPr>
        <w:t>,</w:t>
      </w:r>
      <w:r w:rsidR="00351D60" w:rsidRPr="00444F35">
        <w:rPr>
          <w:rFonts w:cstheme="minorHAnsi"/>
          <w:shd w:val="clear" w:color="auto" w:fill="FFFFFF"/>
        </w:rPr>
        <w:t xml:space="preserve"> 3</w:t>
      </w:r>
      <w:r w:rsidRPr="00444F35">
        <w:rPr>
          <w:rFonts w:cstheme="minorHAnsi"/>
          <w:shd w:val="clear" w:color="auto" w:fill="FFFFFF"/>
        </w:rPr>
        <w:t xml:space="preserve"> (</w:t>
      </w:r>
      <w:r w:rsidR="00351D60" w:rsidRPr="00444F35">
        <w:rPr>
          <w:rFonts w:cstheme="minorHAnsi"/>
          <w:shd w:val="clear" w:color="auto" w:fill="FFFFFF"/>
        </w:rPr>
        <w:t>10</w:t>
      </w:r>
      <w:r w:rsidRPr="00444F35">
        <w:rPr>
          <w:rFonts w:cstheme="minorHAnsi"/>
          <w:shd w:val="clear" w:color="auto" w:fill="FFFFFF"/>
        </w:rPr>
        <w:t>)</w:t>
      </w:r>
      <w:r w:rsidR="00351D60" w:rsidRPr="00444F35">
        <w:rPr>
          <w:rFonts w:cstheme="minorHAnsi"/>
          <w:shd w:val="clear" w:color="auto" w:fill="FFFFFF"/>
        </w:rPr>
        <w:t>.</w:t>
      </w:r>
      <w:r w:rsidR="009E267C" w:rsidRPr="00444F35">
        <w:rPr>
          <w:rFonts w:cstheme="minorHAnsi"/>
          <w:shd w:val="clear" w:color="auto" w:fill="FFFFFF"/>
        </w:rPr>
        <w:t xml:space="preserve"> </w:t>
      </w:r>
      <w:proofErr w:type="gramStart"/>
      <w:r w:rsidR="009E267C" w:rsidRPr="00444F35">
        <w:rPr>
          <w:rFonts w:cstheme="minorHAnsi"/>
          <w:shd w:val="clear" w:color="auto" w:fill="FFFFFF"/>
        </w:rPr>
        <w:t>DOI:10.1364/FIO.2012.FM4A</w:t>
      </w:r>
      <w:proofErr w:type="gramEnd"/>
      <w:r w:rsidR="009E267C" w:rsidRPr="00444F35">
        <w:rPr>
          <w:rFonts w:cstheme="minorHAnsi"/>
          <w:shd w:val="clear" w:color="auto" w:fill="FFFFFF"/>
        </w:rPr>
        <w:t>.4</w:t>
      </w:r>
    </w:p>
    <w:p w14:paraId="0479D6DB" w14:textId="6C1B3B90" w:rsidR="00351D60" w:rsidRPr="00444F35" w:rsidRDefault="00351D6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Chui</w:t>
      </w:r>
      <w:r w:rsidR="008A47F0" w:rsidRPr="00444F35">
        <w:rPr>
          <w:rFonts w:cstheme="minorHAnsi"/>
          <w:shd w:val="clear" w:color="auto" w:fill="FFFFFF"/>
        </w:rPr>
        <w:t>,</w:t>
      </w:r>
      <w:r w:rsidRPr="00444F35">
        <w:rPr>
          <w:rFonts w:cstheme="minorHAnsi"/>
          <w:shd w:val="clear" w:color="auto" w:fill="FFFFFF"/>
        </w:rPr>
        <w:t xml:space="preserve"> T</w:t>
      </w:r>
      <w:r w:rsidR="008A47F0" w:rsidRPr="00444F35">
        <w:rPr>
          <w:rFonts w:cstheme="minorHAnsi"/>
          <w:shd w:val="clear" w:color="auto" w:fill="FFFFFF"/>
        </w:rPr>
        <w:t>.</w:t>
      </w:r>
      <w:r w:rsidR="009E267C" w:rsidRPr="00444F35">
        <w:rPr>
          <w:rFonts w:cstheme="minorHAnsi"/>
          <w:shd w:val="clear" w:color="auto" w:fill="FFFFFF"/>
        </w:rPr>
        <w:t xml:space="preserve"> Y.P., </w:t>
      </w:r>
      <w:proofErr w:type="spellStart"/>
      <w:r w:rsidR="009E267C" w:rsidRPr="00444F35">
        <w:rPr>
          <w:rFonts w:cstheme="minorHAnsi"/>
          <w:shd w:val="clear" w:color="auto" w:fill="FFFFFF"/>
        </w:rPr>
        <w:t>Dubow</w:t>
      </w:r>
      <w:proofErr w:type="spellEnd"/>
      <w:r w:rsidR="009E267C" w:rsidRPr="00444F35">
        <w:rPr>
          <w:rFonts w:cstheme="minorHAnsi"/>
          <w:shd w:val="clear" w:color="auto" w:fill="FFFFFF"/>
        </w:rPr>
        <w:t xml:space="preserve">, M., </w:t>
      </w:r>
      <w:proofErr w:type="spellStart"/>
      <w:r w:rsidR="009E267C" w:rsidRPr="00444F35">
        <w:rPr>
          <w:rFonts w:cstheme="minorHAnsi"/>
          <w:shd w:val="clear" w:color="auto" w:fill="FFFFFF"/>
        </w:rPr>
        <w:t>Pinhas</w:t>
      </w:r>
      <w:proofErr w:type="spellEnd"/>
      <w:r w:rsidR="009E267C" w:rsidRPr="00444F35">
        <w:rPr>
          <w:rFonts w:cstheme="minorHAnsi"/>
          <w:shd w:val="clear" w:color="auto" w:fill="FFFFFF"/>
        </w:rPr>
        <w:t xml:space="preserve">, A., Shah N., </w:t>
      </w:r>
      <w:proofErr w:type="spellStart"/>
      <w:r w:rsidR="009E267C" w:rsidRPr="00444F35">
        <w:rPr>
          <w:rFonts w:cstheme="minorHAnsi"/>
          <w:shd w:val="clear" w:color="auto" w:fill="FFFFFF"/>
        </w:rPr>
        <w:t>Gan</w:t>
      </w:r>
      <w:proofErr w:type="spellEnd"/>
      <w:r w:rsidR="009E267C" w:rsidRPr="00444F35">
        <w:rPr>
          <w:rFonts w:cstheme="minorHAnsi"/>
          <w:shd w:val="clear" w:color="auto" w:fill="FFFFFF"/>
        </w:rPr>
        <w:t xml:space="preserve">, A., </w:t>
      </w:r>
      <w:proofErr w:type="spellStart"/>
      <w:r w:rsidR="009E267C" w:rsidRPr="00444F35">
        <w:rPr>
          <w:rFonts w:cstheme="minorHAnsi"/>
          <w:shd w:val="clear" w:color="auto" w:fill="FFFFFF"/>
        </w:rPr>
        <w:t>Weitz</w:t>
      </w:r>
      <w:proofErr w:type="spellEnd"/>
      <w:r w:rsidR="009E267C" w:rsidRPr="00444F35">
        <w:rPr>
          <w:rFonts w:cstheme="minorHAnsi"/>
          <w:shd w:val="clear" w:color="auto" w:fill="FFFFFF"/>
        </w:rPr>
        <w:t xml:space="preserve">, R., </w:t>
      </w:r>
      <w:proofErr w:type="spellStart"/>
      <w:r w:rsidR="009E267C" w:rsidRPr="00444F35">
        <w:rPr>
          <w:rFonts w:cstheme="minorHAnsi"/>
          <w:shd w:val="clear" w:color="auto" w:fill="FFFFFF"/>
        </w:rPr>
        <w:t>Sulai</w:t>
      </w:r>
      <w:proofErr w:type="spellEnd"/>
      <w:r w:rsidR="009E267C" w:rsidRPr="00444F35">
        <w:rPr>
          <w:rFonts w:cstheme="minorHAnsi"/>
          <w:shd w:val="clear" w:color="auto" w:fill="FFFFFF"/>
        </w:rPr>
        <w:t xml:space="preserve">, Y. N., </w:t>
      </w:r>
      <w:proofErr w:type="spellStart"/>
      <w:r w:rsidR="009E267C" w:rsidRPr="00444F35">
        <w:rPr>
          <w:rFonts w:cstheme="minorHAnsi"/>
          <w:shd w:val="clear" w:color="auto" w:fill="FFFFFF"/>
        </w:rPr>
        <w:t>Dubra</w:t>
      </w:r>
      <w:proofErr w:type="spellEnd"/>
      <w:r w:rsidR="009E267C" w:rsidRPr="00444F35">
        <w:rPr>
          <w:rFonts w:cstheme="minorHAnsi"/>
          <w:shd w:val="clear" w:color="auto" w:fill="FFFFFF"/>
        </w:rPr>
        <w:t>, A., &amp; Rosen, R. B. (2014) C</w:t>
      </w:r>
      <w:r w:rsidRPr="00444F35">
        <w:rPr>
          <w:rFonts w:cstheme="minorHAnsi"/>
          <w:shd w:val="clear" w:color="auto" w:fill="FFFFFF"/>
        </w:rPr>
        <w:t xml:space="preserve">omparison of adaptive optics scanning light </w:t>
      </w:r>
      <w:proofErr w:type="spellStart"/>
      <w:r w:rsidRPr="00444F35">
        <w:rPr>
          <w:rFonts w:cstheme="minorHAnsi"/>
          <w:shd w:val="clear" w:color="auto" w:fill="FFFFFF"/>
        </w:rPr>
        <w:t>ophthalmoscopic</w:t>
      </w:r>
      <w:proofErr w:type="spellEnd"/>
      <w:r w:rsidRPr="00444F35">
        <w:rPr>
          <w:rFonts w:cstheme="minorHAnsi"/>
          <w:shd w:val="clear" w:color="auto" w:fill="FFFFFF"/>
        </w:rPr>
        <w:t xml:space="preserve"> fluorescein angiography and offset pinhole imaging. </w:t>
      </w:r>
      <w:r w:rsidRPr="00444F35">
        <w:rPr>
          <w:rFonts w:cstheme="minorHAnsi"/>
          <w:i/>
          <w:shd w:val="clear" w:color="auto" w:fill="FFFFFF"/>
        </w:rPr>
        <w:t>Biomedical Optics Express</w:t>
      </w:r>
      <w:r w:rsidRPr="00444F35">
        <w:rPr>
          <w:rFonts w:cstheme="minorHAnsi"/>
          <w:shd w:val="clear" w:color="auto" w:fill="FFFFFF"/>
        </w:rPr>
        <w:t xml:space="preserve"> 5</w:t>
      </w:r>
      <w:r w:rsidR="009E267C" w:rsidRPr="00444F35">
        <w:rPr>
          <w:rFonts w:cstheme="minorHAnsi"/>
          <w:shd w:val="clear" w:color="auto" w:fill="FFFFFF"/>
        </w:rPr>
        <w:t>(</w:t>
      </w:r>
      <w:r w:rsidRPr="00444F35">
        <w:rPr>
          <w:rFonts w:cstheme="minorHAnsi"/>
          <w:shd w:val="clear" w:color="auto" w:fill="FFFFFF"/>
        </w:rPr>
        <w:t>4</w:t>
      </w:r>
      <w:r w:rsidR="009E267C" w:rsidRPr="00444F35">
        <w:rPr>
          <w:rFonts w:cstheme="minorHAnsi"/>
          <w:shd w:val="clear" w:color="auto" w:fill="FFFFFF"/>
        </w:rPr>
        <w:t>)</w:t>
      </w:r>
      <w:r w:rsidRPr="00444F35">
        <w:rPr>
          <w:rFonts w:cstheme="minorHAnsi"/>
          <w:shd w:val="clear" w:color="auto" w:fill="FFFFFF"/>
        </w:rPr>
        <w:t>. DOI:10.1364/BOE.5.001173</w:t>
      </w:r>
    </w:p>
    <w:p w14:paraId="2DFC65BE" w14:textId="17A219CA" w:rsidR="00DD7A4B" w:rsidRPr="00444F35" w:rsidRDefault="00276870" w:rsidP="00423CD7">
      <w:pPr>
        <w:pStyle w:val="ListParagraph"/>
        <w:numPr>
          <w:ilvl w:val="0"/>
          <w:numId w:val="6"/>
        </w:numPr>
        <w:spacing w:after="20"/>
        <w:rPr>
          <w:rFonts w:cstheme="minorHAnsi"/>
          <w:shd w:val="clear" w:color="auto" w:fill="FFFFFF"/>
        </w:rPr>
      </w:pPr>
      <w:r w:rsidRPr="00444F35">
        <w:rPr>
          <w:rFonts w:cstheme="minorHAnsi"/>
          <w:shd w:val="clear" w:color="auto" w:fill="FFFFFF"/>
        </w:rPr>
        <w:t>Musial, G., Queener, H.M., Adhikari, S., Mirhajianmoghadam, H., Schill, A.W., Patel, N.B., Porter, J.,</w:t>
      </w:r>
      <w:r w:rsidR="00444F35" w:rsidRPr="00444F35">
        <w:t xml:space="preserve"> </w:t>
      </w:r>
      <w:r w:rsidR="00444F35">
        <w:t xml:space="preserve">(2020) </w:t>
      </w:r>
      <w:r w:rsidR="00444F35" w:rsidRPr="00444F35">
        <w:rPr>
          <w:rFonts w:cstheme="minorHAnsi"/>
          <w:shd w:val="clear" w:color="auto" w:fill="FFFFFF"/>
        </w:rPr>
        <w:t xml:space="preserve">Automatic segmentation of retinal capillaries in adaptive optics scanning laser ophthalmoscope perfusion images using a convolutional neural network, </w:t>
      </w:r>
      <w:r w:rsidR="00423CD7">
        <w:rPr>
          <w:rFonts w:cstheme="minorHAnsi"/>
          <w:i/>
          <w:shd w:val="clear" w:color="auto" w:fill="FFFFFF"/>
        </w:rPr>
        <w:t>Translational Vis. Sci. and Technology</w:t>
      </w:r>
      <w:r w:rsidR="00423CD7">
        <w:rPr>
          <w:rFonts w:cstheme="minorHAnsi"/>
          <w:shd w:val="clear" w:color="auto" w:fill="FFFFFF"/>
        </w:rPr>
        <w:t>, 9(43). DOI:</w:t>
      </w:r>
      <w:r w:rsidR="00423CD7" w:rsidRPr="00423CD7">
        <w:rPr>
          <w:rFonts w:cstheme="minorHAnsi"/>
          <w:shd w:val="clear" w:color="auto" w:fill="FFFFFF"/>
        </w:rPr>
        <w:t>10.1167/tvst.9.2.43</w:t>
      </w:r>
    </w:p>
    <w:p w14:paraId="632FD8D5" w14:textId="6BE33876" w:rsidR="006214EC" w:rsidRPr="00444F35" w:rsidRDefault="006214EC" w:rsidP="00444F35">
      <w:pPr>
        <w:pStyle w:val="ListParagraph"/>
        <w:numPr>
          <w:ilvl w:val="0"/>
          <w:numId w:val="6"/>
        </w:numPr>
        <w:spacing w:after="120" w:line="240" w:lineRule="auto"/>
        <w:rPr>
          <w:rFonts w:cstheme="minorHAnsi"/>
        </w:rPr>
      </w:pPr>
      <w:proofErr w:type="spellStart"/>
      <w:r w:rsidRPr="00444F35">
        <w:rPr>
          <w:rFonts w:cstheme="minorHAnsi"/>
        </w:rPr>
        <w:t>Ronneberger</w:t>
      </w:r>
      <w:proofErr w:type="spellEnd"/>
      <w:r w:rsidRPr="00444F35">
        <w:rPr>
          <w:rFonts w:cstheme="minorHAnsi"/>
        </w:rPr>
        <w:t xml:space="preserve"> O., Fischer P., </w:t>
      </w:r>
      <w:proofErr w:type="spellStart"/>
      <w:r w:rsidRPr="00444F35">
        <w:rPr>
          <w:rFonts w:cstheme="minorHAnsi"/>
        </w:rPr>
        <w:t>Brox</w:t>
      </w:r>
      <w:proofErr w:type="spellEnd"/>
      <w:r w:rsidRPr="00444F35">
        <w:rPr>
          <w:rFonts w:cstheme="minorHAnsi"/>
        </w:rPr>
        <w:t xml:space="preserve"> T. (2015) U-Net: Convolutional Networks for Biomedical Image Segmentation. In: </w:t>
      </w:r>
      <w:proofErr w:type="spellStart"/>
      <w:r w:rsidRPr="00444F35">
        <w:rPr>
          <w:rFonts w:cstheme="minorHAnsi"/>
        </w:rPr>
        <w:t>Navab</w:t>
      </w:r>
      <w:proofErr w:type="spellEnd"/>
      <w:r w:rsidRPr="00444F35">
        <w:rPr>
          <w:rFonts w:cstheme="minorHAnsi"/>
        </w:rPr>
        <w:t xml:space="preserve"> N., </w:t>
      </w:r>
      <w:proofErr w:type="spellStart"/>
      <w:r w:rsidRPr="00444F35">
        <w:rPr>
          <w:rFonts w:cstheme="minorHAnsi"/>
        </w:rPr>
        <w:t>Hornegger</w:t>
      </w:r>
      <w:proofErr w:type="spellEnd"/>
      <w:r w:rsidRPr="00444F35">
        <w:rPr>
          <w:rFonts w:cstheme="minorHAnsi"/>
        </w:rPr>
        <w:t xml:space="preserve"> J., Wells W., </w:t>
      </w:r>
      <w:proofErr w:type="spellStart"/>
      <w:r w:rsidRPr="00444F35">
        <w:rPr>
          <w:rFonts w:cstheme="minorHAnsi"/>
        </w:rPr>
        <w:t>Frangi</w:t>
      </w:r>
      <w:proofErr w:type="spellEnd"/>
      <w:r w:rsidRPr="00444F35">
        <w:rPr>
          <w:rFonts w:cstheme="minorHAnsi"/>
        </w:rPr>
        <w:t xml:space="preserve"> A. (</w:t>
      </w:r>
      <w:proofErr w:type="spellStart"/>
      <w:r w:rsidRPr="00444F35">
        <w:rPr>
          <w:rFonts w:cstheme="minorHAnsi"/>
        </w:rPr>
        <w:t>eds</w:t>
      </w:r>
      <w:proofErr w:type="spellEnd"/>
      <w:r w:rsidRPr="00444F35">
        <w:rPr>
          <w:rFonts w:cstheme="minorHAnsi"/>
        </w:rPr>
        <w:t xml:space="preserve">) Medical Image Computing and Computer-Assisted Intervention – MICCAI 2015. MICCAI 2015. Lecture Notes in Computer Science, </w:t>
      </w:r>
      <w:proofErr w:type="spellStart"/>
      <w:r w:rsidRPr="00444F35">
        <w:rPr>
          <w:rFonts w:cstheme="minorHAnsi"/>
        </w:rPr>
        <w:t>vol</w:t>
      </w:r>
      <w:proofErr w:type="spellEnd"/>
      <w:r w:rsidRPr="00444F35">
        <w:rPr>
          <w:rFonts w:cstheme="minorHAnsi"/>
        </w:rPr>
        <w:t xml:space="preserve"> 9351. Springer, Cham. DOI: </w:t>
      </w:r>
      <w:r w:rsidRPr="00444F35">
        <w:rPr>
          <w:rFonts w:cstheme="minorHAnsi"/>
          <w:color w:val="333333"/>
          <w:spacing w:val="4"/>
          <w:shd w:val="clear" w:color="auto" w:fill="FCFCFC"/>
        </w:rPr>
        <w:t>10.1007/978-3-319-24574-4_28</w:t>
      </w:r>
    </w:p>
    <w:p w14:paraId="1985610F" w14:textId="45D87DB1" w:rsidR="00E63E84" w:rsidRPr="00444F35" w:rsidRDefault="00E63E84" w:rsidP="00444F35">
      <w:pPr>
        <w:pStyle w:val="ListParagraph"/>
        <w:numPr>
          <w:ilvl w:val="0"/>
          <w:numId w:val="6"/>
        </w:numPr>
        <w:spacing w:after="120" w:line="240" w:lineRule="auto"/>
        <w:rPr>
          <w:rFonts w:cstheme="minorHAnsi"/>
        </w:rPr>
      </w:pPr>
      <w:proofErr w:type="spellStart"/>
      <w:r w:rsidRPr="00444F35">
        <w:rPr>
          <w:rFonts w:cstheme="minorHAnsi"/>
        </w:rPr>
        <w:t>Scoles</w:t>
      </w:r>
      <w:proofErr w:type="spellEnd"/>
      <w:r w:rsidR="009E267C" w:rsidRPr="00444F35">
        <w:rPr>
          <w:rFonts w:cstheme="minorHAnsi"/>
        </w:rPr>
        <w:t>,</w:t>
      </w:r>
      <w:r w:rsidRPr="00444F35">
        <w:rPr>
          <w:rFonts w:cstheme="minorHAnsi"/>
        </w:rPr>
        <w:t xml:space="preserve"> D</w:t>
      </w:r>
      <w:r w:rsidR="009E267C" w:rsidRPr="00444F35">
        <w:rPr>
          <w:rFonts w:cstheme="minorHAnsi"/>
        </w:rPr>
        <w:t xml:space="preserve">., </w:t>
      </w:r>
      <w:proofErr w:type="spellStart"/>
      <w:r w:rsidR="009E267C" w:rsidRPr="00444F35">
        <w:rPr>
          <w:rFonts w:cstheme="minorHAnsi"/>
        </w:rPr>
        <w:t>Sulai</w:t>
      </w:r>
      <w:proofErr w:type="spellEnd"/>
      <w:r w:rsidR="009E267C" w:rsidRPr="00444F35">
        <w:rPr>
          <w:rFonts w:cstheme="minorHAnsi"/>
        </w:rPr>
        <w:t xml:space="preserve">, Y.N., </w:t>
      </w:r>
      <w:proofErr w:type="spellStart"/>
      <w:r w:rsidR="009E267C" w:rsidRPr="00444F35">
        <w:rPr>
          <w:rFonts w:cstheme="minorHAnsi"/>
        </w:rPr>
        <w:t>Langlo</w:t>
      </w:r>
      <w:proofErr w:type="spellEnd"/>
      <w:r w:rsidR="009E267C" w:rsidRPr="00444F35">
        <w:rPr>
          <w:rFonts w:cstheme="minorHAnsi"/>
        </w:rPr>
        <w:t xml:space="preserve"> C.S., Fishman, G.A., </w:t>
      </w:r>
      <w:proofErr w:type="spellStart"/>
      <w:r w:rsidR="009E267C" w:rsidRPr="00444F35">
        <w:rPr>
          <w:rFonts w:cstheme="minorHAnsi"/>
        </w:rPr>
        <w:t>Curcio</w:t>
      </w:r>
      <w:proofErr w:type="spellEnd"/>
      <w:r w:rsidR="009E267C" w:rsidRPr="00444F35">
        <w:rPr>
          <w:rFonts w:cstheme="minorHAnsi"/>
        </w:rPr>
        <w:t xml:space="preserve">, C.A., Carroll, J. &amp; </w:t>
      </w:r>
      <w:proofErr w:type="spellStart"/>
      <w:r w:rsidR="009E267C" w:rsidRPr="00444F35">
        <w:rPr>
          <w:rFonts w:cstheme="minorHAnsi"/>
        </w:rPr>
        <w:t>Dubra</w:t>
      </w:r>
      <w:proofErr w:type="spellEnd"/>
      <w:r w:rsidR="009E267C" w:rsidRPr="00444F35">
        <w:rPr>
          <w:rFonts w:cstheme="minorHAnsi"/>
        </w:rPr>
        <w:t xml:space="preserve">, </w:t>
      </w:r>
      <w:r w:rsidR="006214EC" w:rsidRPr="00444F35">
        <w:rPr>
          <w:rFonts w:cstheme="minorHAnsi"/>
        </w:rPr>
        <w:t xml:space="preserve">A. </w:t>
      </w:r>
      <w:r w:rsidR="0013393D" w:rsidRPr="00444F35">
        <w:rPr>
          <w:rFonts w:cstheme="minorHAnsi"/>
        </w:rPr>
        <w:t xml:space="preserve">(2014) </w:t>
      </w:r>
      <w:r w:rsidR="009E267C" w:rsidRPr="00444F35">
        <w:rPr>
          <w:rFonts w:cstheme="minorHAnsi"/>
        </w:rPr>
        <w:t>A.</w:t>
      </w:r>
      <w:r w:rsidRPr="00444F35">
        <w:rPr>
          <w:rFonts w:cstheme="minorHAnsi"/>
        </w:rPr>
        <w:t xml:space="preserve"> In vivo imaging of human cone photoreceptor inner segments. </w:t>
      </w:r>
      <w:r w:rsidRPr="00444F35">
        <w:rPr>
          <w:rFonts w:cstheme="minorHAnsi"/>
          <w:i/>
        </w:rPr>
        <w:t xml:space="preserve">Invest </w:t>
      </w:r>
      <w:proofErr w:type="spellStart"/>
      <w:r w:rsidRPr="00444F35">
        <w:rPr>
          <w:rFonts w:cstheme="minorHAnsi"/>
          <w:i/>
        </w:rPr>
        <w:t>Ophthalmol</w:t>
      </w:r>
      <w:proofErr w:type="spellEnd"/>
      <w:r w:rsidR="0013393D" w:rsidRPr="00444F35">
        <w:rPr>
          <w:rFonts w:cstheme="minorHAnsi"/>
          <w:i/>
        </w:rPr>
        <w:t xml:space="preserve"> </w:t>
      </w:r>
      <w:r w:rsidRPr="00444F35">
        <w:rPr>
          <w:rFonts w:cstheme="minorHAnsi"/>
          <w:i/>
        </w:rPr>
        <w:t>Vis Sci</w:t>
      </w:r>
      <w:r w:rsidR="0013393D" w:rsidRPr="00444F35">
        <w:rPr>
          <w:rFonts w:cstheme="minorHAnsi"/>
          <w:i/>
        </w:rPr>
        <w:t>.</w:t>
      </w:r>
      <w:r w:rsidRPr="00444F35">
        <w:rPr>
          <w:rFonts w:cstheme="minorHAnsi"/>
        </w:rPr>
        <w:t xml:space="preserve"> 55</w:t>
      </w:r>
      <w:r w:rsidR="0013393D" w:rsidRPr="00444F35">
        <w:rPr>
          <w:rFonts w:cstheme="minorHAnsi"/>
        </w:rPr>
        <w:t>(7):</w:t>
      </w:r>
      <w:r w:rsidRPr="00444F35">
        <w:rPr>
          <w:rFonts w:cstheme="minorHAnsi"/>
        </w:rPr>
        <w:t xml:space="preserve"> 4244-4251</w:t>
      </w:r>
      <w:r w:rsidR="009E267C" w:rsidRPr="00444F35">
        <w:rPr>
          <w:rFonts w:cstheme="minorHAnsi"/>
        </w:rPr>
        <w:t xml:space="preserve"> DOI:10.1167/iovs.14-14542</w:t>
      </w:r>
    </w:p>
    <w:p w14:paraId="2CE93698" w14:textId="2591BD9E" w:rsidR="00E63E84" w:rsidRPr="00444F35" w:rsidRDefault="00E63E84" w:rsidP="00444F35">
      <w:pPr>
        <w:pStyle w:val="ListParagraph"/>
        <w:numPr>
          <w:ilvl w:val="0"/>
          <w:numId w:val="6"/>
        </w:numPr>
        <w:spacing w:after="120" w:line="240" w:lineRule="auto"/>
        <w:rPr>
          <w:rFonts w:cstheme="minorHAnsi"/>
        </w:rPr>
      </w:pPr>
      <w:proofErr w:type="spellStart"/>
      <w:r w:rsidRPr="00444F35">
        <w:rPr>
          <w:rFonts w:cstheme="minorHAnsi"/>
        </w:rPr>
        <w:t>Xiancheng</w:t>
      </w:r>
      <w:proofErr w:type="spellEnd"/>
      <w:r w:rsidRPr="00444F35">
        <w:rPr>
          <w:rFonts w:cstheme="minorHAnsi"/>
        </w:rPr>
        <w:t xml:space="preserve">, W. Wei, L., </w:t>
      </w:r>
      <w:proofErr w:type="spellStart"/>
      <w:r w:rsidRPr="00444F35">
        <w:rPr>
          <w:rFonts w:cstheme="minorHAnsi"/>
        </w:rPr>
        <w:t>Bingyi</w:t>
      </w:r>
      <w:proofErr w:type="spellEnd"/>
      <w:r w:rsidRPr="00444F35">
        <w:rPr>
          <w:rFonts w:cstheme="minorHAnsi"/>
        </w:rPr>
        <w:t xml:space="preserve">, M., He, J., Jian, Z, Xu, W., Ji Z., Hong, G. </w:t>
      </w:r>
      <w:r w:rsidR="006214EC" w:rsidRPr="00444F35">
        <w:rPr>
          <w:rFonts w:cstheme="minorHAnsi"/>
        </w:rPr>
        <w:t>(2018)</w:t>
      </w:r>
      <w:r w:rsidRPr="00444F35">
        <w:rPr>
          <w:rFonts w:cstheme="minorHAnsi"/>
        </w:rPr>
        <w:t xml:space="preserve"> Retina Blood Vessel Segmentation Using </w:t>
      </w:r>
      <w:proofErr w:type="gramStart"/>
      <w:r w:rsidRPr="00444F35">
        <w:rPr>
          <w:rFonts w:cstheme="minorHAnsi"/>
        </w:rPr>
        <w:t>A</w:t>
      </w:r>
      <w:proofErr w:type="gramEnd"/>
      <w:r w:rsidRPr="00444F35">
        <w:rPr>
          <w:rFonts w:cstheme="minorHAnsi"/>
        </w:rPr>
        <w:t xml:space="preserve"> U-Net Based Convolutional Neural Network</w:t>
      </w:r>
      <w:r w:rsidR="006214EC" w:rsidRPr="00444F35">
        <w:rPr>
          <w:rFonts w:cstheme="minorHAnsi"/>
        </w:rPr>
        <w:t>. Int. Conf. Data Sci. 00, 1–11</w:t>
      </w:r>
      <w:r w:rsidRPr="00444F35">
        <w:rPr>
          <w:rFonts w:cstheme="minorHAnsi"/>
        </w:rPr>
        <w:t>.</w:t>
      </w:r>
    </w:p>
    <w:p w14:paraId="04A58A3E" w14:textId="456E034B" w:rsidR="00E63E84" w:rsidRDefault="00E63E84" w:rsidP="00E63E84">
      <w:pPr>
        <w:spacing w:after="120" w:line="240" w:lineRule="auto"/>
        <w:rPr>
          <w:rFonts w:cstheme="minorHAnsi"/>
        </w:rPr>
      </w:pPr>
    </w:p>
    <w:sectPr w:rsidR="00E63E8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43502A" w14:textId="77777777" w:rsidR="0055586B" w:rsidRDefault="0055586B" w:rsidP="00754791">
      <w:pPr>
        <w:spacing w:after="0" w:line="240" w:lineRule="auto"/>
      </w:pPr>
      <w:r>
        <w:separator/>
      </w:r>
    </w:p>
  </w:endnote>
  <w:endnote w:type="continuationSeparator" w:id="0">
    <w:p w14:paraId="45F23C60" w14:textId="77777777" w:rsidR="0055586B" w:rsidRDefault="0055586B" w:rsidP="00754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5525148"/>
      <w:docPartObj>
        <w:docPartGallery w:val="Page Numbers (Bottom of Page)"/>
        <w:docPartUnique/>
      </w:docPartObj>
    </w:sdtPr>
    <w:sdtEndPr>
      <w:rPr>
        <w:noProof/>
      </w:rPr>
    </w:sdtEndPr>
    <w:sdtContent>
      <w:p w14:paraId="45BF9172" w14:textId="7FC9D770" w:rsidR="00920082" w:rsidRDefault="00920082">
        <w:pPr>
          <w:pStyle w:val="Footer"/>
          <w:jc w:val="center"/>
        </w:pPr>
        <w:r>
          <w:fldChar w:fldCharType="begin"/>
        </w:r>
        <w:r>
          <w:instrText xml:space="preserve"> PAGE   \* MERGEFORMAT </w:instrText>
        </w:r>
        <w:r>
          <w:fldChar w:fldCharType="separate"/>
        </w:r>
        <w:r w:rsidR="00025C0D">
          <w:rPr>
            <w:noProof/>
          </w:rPr>
          <w:t>8</w:t>
        </w:r>
        <w:r>
          <w:rPr>
            <w:noProof/>
          </w:rPr>
          <w:fldChar w:fldCharType="end"/>
        </w:r>
      </w:p>
    </w:sdtContent>
  </w:sdt>
  <w:p w14:paraId="33A93BF0" w14:textId="77777777" w:rsidR="00920082" w:rsidRDefault="009200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D4649D" w14:textId="77777777" w:rsidR="0055586B" w:rsidRDefault="0055586B" w:rsidP="00754791">
      <w:pPr>
        <w:spacing w:after="0" w:line="240" w:lineRule="auto"/>
      </w:pPr>
      <w:r>
        <w:separator/>
      </w:r>
    </w:p>
  </w:footnote>
  <w:footnote w:type="continuationSeparator" w:id="0">
    <w:p w14:paraId="2ECB5512" w14:textId="77777777" w:rsidR="0055586B" w:rsidRDefault="0055586B" w:rsidP="007547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F74C1"/>
    <w:multiLevelType w:val="multilevel"/>
    <w:tmpl w:val="C61EF656"/>
    <w:lvl w:ilvl="0">
      <w:start w:val="1"/>
      <w:numFmt w:val="decimal"/>
      <w:lvlText w:val="%1"/>
      <w:lvlJc w:val="left"/>
      <w:pPr>
        <w:ind w:left="495" w:hanging="495"/>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20A53F1"/>
    <w:multiLevelType w:val="hybridMultilevel"/>
    <w:tmpl w:val="3522C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D76DBD"/>
    <w:multiLevelType w:val="hybridMultilevel"/>
    <w:tmpl w:val="69DC8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134E62"/>
    <w:multiLevelType w:val="hybridMultilevel"/>
    <w:tmpl w:val="B7363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715AA6"/>
    <w:multiLevelType w:val="hybridMultilevel"/>
    <w:tmpl w:val="1E4241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F81E32"/>
    <w:multiLevelType w:val="hybridMultilevel"/>
    <w:tmpl w:val="1666C77E"/>
    <w:lvl w:ilvl="0" w:tplc="290E513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9C4"/>
    <w:rsid w:val="00015A70"/>
    <w:rsid w:val="00025C0D"/>
    <w:rsid w:val="00045BED"/>
    <w:rsid w:val="00046B0B"/>
    <w:rsid w:val="000657FB"/>
    <w:rsid w:val="000664CA"/>
    <w:rsid w:val="0009511F"/>
    <w:rsid w:val="000B0F5C"/>
    <w:rsid w:val="000C4568"/>
    <w:rsid w:val="000E1C52"/>
    <w:rsid w:val="0010383C"/>
    <w:rsid w:val="00105CD0"/>
    <w:rsid w:val="00130707"/>
    <w:rsid w:val="0013393D"/>
    <w:rsid w:val="00135483"/>
    <w:rsid w:val="001377BC"/>
    <w:rsid w:val="00150682"/>
    <w:rsid w:val="001B0F3B"/>
    <w:rsid w:val="001D7508"/>
    <w:rsid w:val="00207304"/>
    <w:rsid w:val="00212649"/>
    <w:rsid w:val="00250911"/>
    <w:rsid w:val="002520EB"/>
    <w:rsid w:val="00264860"/>
    <w:rsid w:val="00276870"/>
    <w:rsid w:val="002918EF"/>
    <w:rsid w:val="002939D7"/>
    <w:rsid w:val="002A4E11"/>
    <w:rsid w:val="002B77EA"/>
    <w:rsid w:val="002F10AE"/>
    <w:rsid w:val="002F19C4"/>
    <w:rsid w:val="002F26FB"/>
    <w:rsid w:val="00303327"/>
    <w:rsid w:val="00340628"/>
    <w:rsid w:val="00351D60"/>
    <w:rsid w:val="0037373D"/>
    <w:rsid w:val="00390DAD"/>
    <w:rsid w:val="003932DE"/>
    <w:rsid w:val="003A6EF9"/>
    <w:rsid w:val="003C6CF4"/>
    <w:rsid w:val="003C7055"/>
    <w:rsid w:val="003D5C50"/>
    <w:rsid w:val="0040533F"/>
    <w:rsid w:val="00415230"/>
    <w:rsid w:val="00423CD7"/>
    <w:rsid w:val="004362C8"/>
    <w:rsid w:val="00436BB1"/>
    <w:rsid w:val="00444F35"/>
    <w:rsid w:val="0044622A"/>
    <w:rsid w:val="004501FD"/>
    <w:rsid w:val="004548B6"/>
    <w:rsid w:val="004615BA"/>
    <w:rsid w:val="004738E1"/>
    <w:rsid w:val="0048483E"/>
    <w:rsid w:val="00491998"/>
    <w:rsid w:val="004A4D03"/>
    <w:rsid w:val="004B7D48"/>
    <w:rsid w:val="004C2D2C"/>
    <w:rsid w:val="004E4E34"/>
    <w:rsid w:val="004F7EC1"/>
    <w:rsid w:val="00525F8B"/>
    <w:rsid w:val="0055070C"/>
    <w:rsid w:val="0055586B"/>
    <w:rsid w:val="005574EF"/>
    <w:rsid w:val="0058038B"/>
    <w:rsid w:val="0058484E"/>
    <w:rsid w:val="00591661"/>
    <w:rsid w:val="005A1D40"/>
    <w:rsid w:val="005A5362"/>
    <w:rsid w:val="005B42E7"/>
    <w:rsid w:val="005D2720"/>
    <w:rsid w:val="005D5B0F"/>
    <w:rsid w:val="006214EC"/>
    <w:rsid w:val="006223BB"/>
    <w:rsid w:val="0066316C"/>
    <w:rsid w:val="00664070"/>
    <w:rsid w:val="00674E24"/>
    <w:rsid w:val="0068625D"/>
    <w:rsid w:val="006D1D1A"/>
    <w:rsid w:val="006E1E9E"/>
    <w:rsid w:val="00702E57"/>
    <w:rsid w:val="007117C2"/>
    <w:rsid w:val="00724FF1"/>
    <w:rsid w:val="007269BA"/>
    <w:rsid w:val="00734C01"/>
    <w:rsid w:val="00754791"/>
    <w:rsid w:val="007612ED"/>
    <w:rsid w:val="00763A48"/>
    <w:rsid w:val="007715FC"/>
    <w:rsid w:val="00771897"/>
    <w:rsid w:val="00782353"/>
    <w:rsid w:val="007A1EB6"/>
    <w:rsid w:val="007C1E03"/>
    <w:rsid w:val="007D19BC"/>
    <w:rsid w:val="007E0096"/>
    <w:rsid w:val="0080533F"/>
    <w:rsid w:val="00824E47"/>
    <w:rsid w:val="00826D59"/>
    <w:rsid w:val="0083323C"/>
    <w:rsid w:val="0083610E"/>
    <w:rsid w:val="00837905"/>
    <w:rsid w:val="00841298"/>
    <w:rsid w:val="00841C87"/>
    <w:rsid w:val="00845ADC"/>
    <w:rsid w:val="008734C2"/>
    <w:rsid w:val="00877E75"/>
    <w:rsid w:val="00890627"/>
    <w:rsid w:val="008908CA"/>
    <w:rsid w:val="008A47F0"/>
    <w:rsid w:val="008D0906"/>
    <w:rsid w:val="008F0AB0"/>
    <w:rsid w:val="008F1A25"/>
    <w:rsid w:val="008F37FF"/>
    <w:rsid w:val="009154F4"/>
    <w:rsid w:val="00920082"/>
    <w:rsid w:val="009222DD"/>
    <w:rsid w:val="00935090"/>
    <w:rsid w:val="00942269"/>
    <w:rsid w:val="0095354B"/>
    <w:rsid w:val="00954CDE"/>
    <w:rsid w:val="0095793B"/>
    <w:rsid w:val="009675D4"/>
    <w:rsid w:val="00972956"/>
    <w:rsid w:val="00972C0C"/>
    <w:rsid w:val="009D148B"/>
    <w:rsid w:val="009E267C"/>
    <w:rsid w:val="009F2385"/>
    <w:rsid w:val="00A372B1"/>
    <w:rsid w:val="00A43F4E"/>
    <w:rsid w:val="00A451C5"/>
    <w:rsid w:val="00A529C9"/>
    <w:rsid w:val="00A649ED"/>
    <w:rsid w:val="00A6742A"/>
    <w:rsid w:val="00A8715F"/>
    <w:rsid w:val="00A87DC3"/>
    <w:rsid w:val="00A93B96"/>
    <w:rsid w:val="00AA3FAE"/>
    <w:rsid w:val="00AA5F74"/>
    <w:rsid w:val="00AD6F5D"/>
    <w:rsid w:val="00AD7B95"/>
    <w:rsid w:val="00AF7DE5"/>
    <w:rsid w:val="00B051EA"/>
    <w:rsid w:val="00B21975"/>
    <w:rsid w:val="00B529B3"/>
    <w:rsid w:val="00B52E99"/>
    <w:rsid w:val="00B65426"/>
    <w:rsid w:val="00B76BE7"/>
    <w:rsid w:val="00B80265"/>
    <w:rsid w:val="00B802CE"/>
    <w:rsid w:val="00B86388"/>
    <w:rsid w:val="00BB1B41"/>
    <w:rsid w:val="00BB5311"/>
    <w:rsid w:val="00BC0819"/>
    <w:rsid w:val="00BC0B2B"/>
    <w:rsid w:val="00BE2CDB"/>
    <w:rsid w:val="00C03B05"/>
    <w:rsid w:val="00C157E9"/>
    <w:rsid w:val="00C23C6E"/>
    <w:rsid w:val="00C32A6C"/>
    <w:rsid w:val="00C41625"/>
    <w:rsid w:val="00C423DD"/>
    <w:rsid w:val="00C50219"/>
    <w:rsid w:val="00C51CA8"/>
    <w:rsid w:val="00C607F1"/>
    <w:rsid w:val="00C6278D"/>
    <w:rsid w:val="00C71334"/>
    <w:rsid w:val="00C7741B"/>
    <w:rsid w:val="00C8691E"/>
    <w:rsid w:val="00CB4327"/>
    <w:rsid w:val="00CF02B3"/>
    <w:rsid w:val="00CF7B0C"/>
    <w:rsid w:val="00D00BD6"/>
    <w:rsid w:val="00D329B8"/>
    <w:rsid w:val="00D40FE5"/>
    <w:rsid w:val="00D46F2C"/>
    <w:rsid w:val="00D64708"/>
    <w:rsid w:val="00D83D87"/>
    <w:rsid w:val="00D8532A"/>
    <w:rsid w:val="00D9503F"/>
    <w:rsid w:val="00D960A5"/>
    <w:rsid w:val="00DA1C09"/>
    <w:rsid w:val="00DA4032"/>
    <w:rsid w:val="00DB74DD"/>
    <w:rsid w:val="00DD1C9E"/>
    <w:rsid w:val="00DD584E"/>
    <w:rsid w:val="00DD70C6"/>
    <w:rsid w:val="00DD79F7"/>
    <w:rsid w:val="00DD7A4B"/>
    <w:rsid w:val="00DF5595"/>
    <w:rsid w:val="00E03040"/>
    <w:rsid w:val="00E11743"/>
    <w:rsid w:val="00E14E55"/>
    <w:rsid w:val="00E2770D"/>
    <w:rsid w:val="00E4691E"/>
    <w:rsid w:val="00E52E60"/>
    <w:rsid w:val="00E63E84"/>
    <w:rsid w:val="00E65260"/>
    <w:rsid w:val="00E74C26"/>
    <w:rsid w:val="00E85B34"/>
    <w:rsid w:val="00E909FC"/>
    <w:rsid w:val="00E91BD1"/>
    <w:rsid w:val="00E92E00"/>
    <w:rsid w:val="00E9633A"/>
    <w:rsid w:val="00E963B9"/>
    <w:rsid w:val="00ED52F4"/>
    <w:rsid w:val="00EE20CC"/>
    <w:rsid w:val="00EE7DE9"/>
    <w:rsid w:val="00EF0EFE"/>
    <w:rsid w:val="00EF18E9"/>
    <w:rsid w:val="00F045FE"/>
    <w:rsid w:val="00F0667D"/>
    <w:rsid w:val="00F138DF"/>
    <w:rsid w:val="00F27DDD"/>
    <w:rsid w:val="00F3628C"/>
    <w:rsid w:val="00F463B7"/>
    <w:rsid w:val="00F557C1"/>
    <w:rsid w:val="00F56E41"/>
    <w:rsid w:val="00F71F6D"/>
    <w:rsid w:val="00F879CF"/>
    <w:rsid w:val="00FA4CAB"/>
    <w:rsid w:val="00FB4CC6"/>
    <w:rsid w:val="00FB79E9"/>
    <w:rsid w:val="00FD6915"/>
    <w:rsid w:val="00FE4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B24D"/>
  <w15:chartTrackingRefBased/>
  <w15:docId w15:val="{C1B6085F-1829-4F02-BCBC-025698886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D60"/>
  </w:style>
  <w:style w:type="paragraph" w:styleId="Heading1">
    <w:name w:val="heading 1"/>
    <w:basedOn w:val="Normal"/>
    <w:next w:val="Normal"/>
    <w:link w:val="Heading1Char"/>
    <w:autoRedefine/>
    <w:uiPriority w:val="9"/>
    <w:qFormat/>
    <w:rsid w:val="00E4691E"/>
    <w:pPr>
      <w:keepNext/>
      <w:keepLines/>
      <w:spacing w:before="240" w:after="0"/>
      <w:outlineLvl w:val="0"/>
    </w:pPr>
    <w:rPr>
      <w:rFonts w:asciiTheme="majorHAnsi" w:eastAsia="Calibri" w:hAnsiTheme="majorHAnsi" w:cstheme="majorBidi"/>
      <w:b/>
      <w:sz w:val="32"/>
      <w:szCs w:val="32"/>
    </w:rPr>
  </w:style>
  <w:style w:type="paragraph" w:styleId="Heading2">
    <w:name w:val="heading 2"/>
    <w:basedOn w:val="Normal"/>
    <w:next w:val="Normal"/>
    <w:link w:val="Heading2Char"/>
    <w:uiPriority w:val="9"/>
    <w:unhideWhenUsed/>
    <w:qFormat/>
    <w:rsid w:val="00E4691E"/>
    <w:pPr>
      <w:keepNext/>
      <w:keepLines/>
      <w:spacing w:before="40" w:after="0"/>
      <w:outlineLvl w:val="1"/>
    </w:pPr>
    <w:rPr>
      <w:rFonts w:asciiTheme="majorHAnsi" w:eastAsiaTheme="majorEastAsia" w:hAnsiTheme="majorHAns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19C4"/>
    <w:rPr>
      <w:color w:val="0000FF"/>
      <w:u w:val="single"/>
    </w:rPr>
  </w:style>
  <w:style w:type="character" w:styleId="CommentReference">
    <w:name w:val="annotation reference"/>
    <w:basedOn w:val="DefaultParagraphFont"/>
    <w:uiPriority w:val="99"/>
    <w:semiHidden/>
    <w:unhideWhenUsed/>
    <w:rsid w:val="00972C0C"/>
    <w:rPr>
      <w:sz w:val="16"/>
      <w:szCs w:val="16"/>
    </w:rPr>
  </w:style>
  <w:style w:type="paragraph" w:styleId="CommentText">
    <w:name w:val="annotation text"/>
    <w:basedOn w:val="Normal"/>
    <w:link w:val="CommentTextChar"/>
    <w:uiPriority w:val="99"/>
    <w:unhideWhenUsed/>
    <w:rsid w:val="00972C0C"/>
    <w:pPr>
      <w:spacing w:line="240" w:lineRule="auto"/>
    </w:pPr>
    <w:rPr>
      <w:sz w:val="20"/>
      <w:szCs w:val="20"/>
    </w:rPr>
  </w:style>
  <w:style w:type="character" w:customStyle="1" w:styleId="CommentTextChar">
    <w:name w:val="Comment Text Char"/>
    <w:basedOn w:val="DefaultParagraphFont"/>
    <w:link w:val="CommentText"/>
    <w:uiPriority w:val="99"/>
    <w:rsid w:val="00972C0C"/>
    <w:rPr>
      <w:sz w:val="20"/>
      <w:szCs w:val="20"/>
    </w:rPr>
  </w:style>
  <w:style w:type="paragraph" w:styleId="CommentSubject">
    <w:name w:val="annotation subject"/>
    <w:basedOn w:val="CommentText"/>
    <w:next w:val="CommentText"/>
    <w:link w:val="CommentSubjectChar"/>
    <w:uiPriority w:val="99"/>
    <w:semiHidden/>
    <w:unhideWhenUsed/>
    <w:rsid w:val="00972C0C"/>
    <w:rPr>
      <w:b/>
      <w:bCs/>
    </w:rPr>
  </w:style>
  <w:style w:type="character" w:customStyle="1" w:styleId="CommentSubjectChar">
    <w:name w:val="Comment Subject Char"/>
    <w:basedOn w:val="CommentTextChar"/>
    <w:link w:val="CommentSubject"/>
    <w:uiPriority w:val="99"/>
    <w:semiHidden/>
    <w:rsid w:val="00972C0C"/>
    <w:rPr>
      <w:b/>
      <w:bCs/>
      <w:sz w:val="20"/>
      <w:szCs w:val="20"/>
    </w:rPr>
  </w:style>
  <w:style w:type="paragraph" w:styleId="BalloonText">
    <w:name w:val="Balloon Text"/>
    <w:basedOn w:val="Normal"/>
    <w:link w:val="BalloonTextChar"/>
    <w:uiPriority w:val="99"/>
    <w:semiHidden/>
    <w:unhideWhenUsed/>
    <w:rsid w:val="00972C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C0C"/>
    <w:rPr>
      <w:rFonts w:ascii="Segoe UI" w:hAnsi="Segoe UI" w:cs="Segoe UI"/>
      <w:sz w:val="18"/>
      <w:szCs w:val="18"/>
    </w:rPr>
  </w:style>
  <w:style w:type="table" w:styleId="TableGrid">
    <w:name w:val="Table Grid"/>
    <w:basedOn w:val="TableNormal"/>
    <w:uiPriority w:val="39"/>
    <w:rsid w:val="00EE7D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4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791"/>
  </w:style>
  <w:style w:type="paragraph" w:styleId="Footer">
    <w:name w:val="footer"/>
    <w:basedOn w:val="Normal"/>
    <w:link w:val="FooterChar"/>
    <w:uiPriority w:val="99"/>
    <w:unhideWhenUsed/>
    <w:rsid w:val="00754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791"/>
  </w:style>
  <w:style w:type="paragraph" w:styleId="ListParagraph">
    <w:name w:val="List Paragraph"/>
    <w:basedOn w:val="Normal"/>
    <w:uiPriority w:val="34"/>
    <w:qFormat/>
    <w:rsid w:val="004548B6"/>
    <w:pPr>
      <w:ind w:left="720"/>
      <w:contextualSpacing/>
    </w:pPr>
  </w:style>
  <w:style w:type="character" w:styleId="FollowedHyperlink">
    <w:name w:val="FollowedHyperlink"/>
    <w:basedOn w:val="DefaultParagraphFont"/>
    <w:uiPriority w:val="99"/>
    <w:semiHidden/>
    <w:unhideWhenUsed/>
    <w:rsid w:val="00E92E00"/>
    <w:rPr>
      <w:color w:val="954F72" w:themeColor="followedHyperlink"/>
      <w:u w:val="single"/>
    </w:rPr>
  </w:style>
  <w:style w:type="character" w:customStyle="1" w:styleId="Heading1Char">
    <w:name w:val="Heading 1 Char"/>
    <w:basedOn w:val="DefaultParagraphFont"/>
    <w:link w:val="Heading1"/>
    <w:uiPriority w:val="9"/>
    <w:rsid w:val="00E4691E"/>
    <w:rPr>
      <w:rFonts w:asciiTheme="majorHAnsi" w:eastAsia="Calibri" w:hAnsiTheme="majorHAnsi" w:cstheme="majorBidi"/>
      <w:b/>
      <w:sz w:val="32"/>
      <w:szCs w:val="32"/>
    </w:rPr>
  </w:style>
  <w:style w:type="character" w:customStyle="1" w:styleId="Heading2Char">
    <w:name w:val="Heading 2 Char"/>
    <w:basedOn w:val="DefaultParagraphFont"/>
    <w:link w:val="Heading2"/>
    <w:uiPriority w:val="9"/>
    <w:rsid w:val="00E4691E"/>
    <w:rPr>
      <w:rFonts w:asciiTheme="majorHAnsi" w:eastAsiaTheme="majorEastAsia" w:hAnsiTheme="majorHAnsi" w:cstheme="majorBidi"/>
      <w:b/>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eras.io/" TargetMode="External"/><Relationship Id="rId13" Type="http://schemas.openxmlformats.org/officeDocument/2006/relationships/hyperlink" Target="https://github.com/scikit-learn/scikit-learn/releas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ikit-image.org/docs/0.14.x/install.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pi.org/project/h5p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eveloper.nvidia.com/cuda-91-download-archive" TargetMode="External"/><Relationship Id="rId4" Type="http://schemas.openxmlformats.org/officeDocument/2006/relationships/settings" Target="settings.xml"/><Relationship Id="rId9" Type="http://schemas.openxmlformats.org/officeDocument/2006/relationships/hyperlink" Target="https://github.com/tensorflow/tensorflo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01CE8-C426-43F3-99D1-08D892A9A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8</Pages>
  <Words>3571</Words>
  <Characters>2036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ial, Gwen</dc:creator>
  <cp:keywords/>
  <dc:description/>
  <cp:lastModifiedBy>Queener, Hope M</cp:lastModifiedBy>
  <cp:revision>81</cp:revision>
  <dcterms:created xsi:type="dcterms:W3CDTF">2020-01-07T19:55:00Z</dcterms:created>
  <dcterms:modified xsi:type="dcterms:W3CDTF">2020-07-2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6e63f4-d8ce-341e-921d-74a285d312fe</vt:lpwstr>
  </property>
  <property fmtid="{D5CDD505-2E9C-101B-9397-08002B2CF9AE}" pid="24" name="Mendeley Citation Style_1">
    <vt:lpwstr>http://www.zotero.org/styles/nature</vt:lpwstr>
  </property>
</Properties>
</file>